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c="http://schemas.openxmlformats.org/drawingml/2006/chart" mc:Ignorable="w14 w15 wp14">
  <w:body>
    <w:p w:rsidRPr="006F7EC1" w:rsidR="00DD318F" w:rsidP="00A23D47" w:rsidRDefault="00DD318F" w14:paraId="4A3DADAD" w14:textId="39FE676E">
      <w:pPr>
        <w:autoSpaceDE w:val="0"/>
        <w:autoSpaceDN w:val="0"/>
        <w:adjustRightInd w:val="0"/>
        <w:spacing w:after="0" w:line="240" w:lineRule="auto"/>
        <w:jc w:val="center"/>
        <w:rPr>
          <w:rFonts w:ascii="Arial" w:hAnsi="Arial" w:cs="Arial"/>
          <w:sz w:val="32"/>
          <w:szCs w:val="41"/>
        </w:rPr>
      </w:pPr>
      <w:r w:rsidRPr="006F7EC1">
        <w:rPr>
          <w:rFonts w:ascii="Arial" w:hAnsi="Arial" w:cs="Arial"/>
          <w:sz w:val="32"/>
          <w:szCs w:val="41"/>
        </w:rPr>
        <w:t>Offsett</w:t>
      </w:r>
      <w:r w:rsidRPr="006F7EC1" w:rsidR="00A23D47">
        <w:rPr>
          <w:rFonts w:ascii="Arial" w:hAnsi="Arial" w:cs="Arial"/>
          <w:sz w:val="32"/>
          <w:szCs w:val="41"/>
        </w:rPr>
        <w:t>ing</w:t>
      </w:r>
      <w:r w:rsidRPr="006F7EC1">
        <w:rPr>
          <w:rFonts w:ascii="Arial" w:hAnsi="Arial" w:cs="Arial"/>
          <w:sz w:val="32"/>
          <w:szCs w:val="41"/>
        </w:rPr>
        <w:t xml:space="preserve"> </w:t>
      </w:r>
      <w:r w:rsidRPr="006F7EC1" w:rsidR="00B0337A">
        <w:rPr>
          <w:rFonts w:ascii="Arial" w:hAnsi="Arial" w:cs="Arial"/>
          <w:sz w:val="32"/>
          <w:szCs w:val="41"/>
        </w:rPr>
        <w:t>t</w:t>
      </w:r>
      <w:r w:rsidRPr="006F7EC1">
        <w:rPr>
          <w:rFonts w:ascii="Arial" w:hAnsi="Arial" w:cs="Arial"/>
          <w:sz w:val="32"/>
          <w:szCs w:val="41"/>
        </w:rPr>
        <w:t>he</w:t>
      </w:r>
      <w:r w:rsidRPr="006F7EC1" w:rsidR="00B0337A">
        <w:rPr>
          <w:rFonts w:ascii="Arial" w:hAnsi="Arial" w:cs="Arial"/>
          <w:sz w:val="32"/>
          <w:szCs w:val="41"/>
        </w:rPr>
        <w:t xml:space="preserve"> </w:t>
      </w:r>
      <w:r w:rsidRPr="006F7EC1">
        <w:rPr>
          <w:rFonts w:ascii="Arial" w:hAnsi="Arial" w:cs="Arial"/>
          <w:sz w:val="32"/>
          <w:szCs w:val="41"/>
        </w:rPr>
        <w:t>Greenhouse Gas Emissions</w:t>
      </w:r>
      <w:r w:rsidRPr="006F7EC1" w:rsidR="00A23D47">
        <w:rPr>
          <w:rFonts w:ascii="Arial" w:hAnsi="Arial" w:cs="Arial"/>
          <w:sz w:val="32"/>
          <w:szCs w:val="41"/>
        </w:rPr>
        <w:t xml:space="preserve"> of </w:t>
      </w:r>
      <w:r w:rsidRPr="006F7EC1">
        <w:rPr>
          <w:rFonts w:ascii="Arial" w:hAnsi="Arial" w:cs="Arial"/>
          <w:sz w:val="32"/>
          <w:szCs w:val="41"/>
        </w:rPr>
        <w:t xml:space="preserve">the </w:t>
      </w:r>
      <w:r w:rsidRPr="006F7EC1" w:rsidR="00B0337A">
        <w:rPr>
          <w:rFonts w:ascii="Arial" w:hAnsi="Arial" w:cs="Arial"/>
          <w:sz w:val="32"/>
          <w:szCs w:val="41"/>
        </w:rPr>
        <w:t xml:space="preserve">Athabasca </w:t>
      </w:r>
      <w:r w:rsidRPr="006F7EC1">
        <w:rPr>
          <w:rFonts w:ascii="Arial" w:hAnsi="Arial" w:cs="Arial"/>
          <w:sz w:val="32"/>
          <w:szCs w:val="41"/>
        </w:rPr>
        <w:t xml:space="preserve">Oil Sands </w:t>
      </w:r>
      <w:r w:rsidRPr="006F7EC1" w:rsidR="00A23D47">
        <w:rPr>
          <w:rFonts w:ascii="Arial" w:hAnsi="Arial" w:cs="Arial"/>
          <w:sz w:val="32"/>
          <w:szCs w:val="41"/>
        </w:rPr>
        <w:t xml:space="preserve">with Gigawatts of </w:t>
      </w:r>
      <w:r w:rsidRPr="006F7EC1" w:rsidR="00B0337A">
        <w:rPr>
          <w:rFonts w:ascii="Arial" w:hAnsi="Arial" w:cs="Arial"/>
          <w:sz w:val="32"/>
          <w:szCs w:val="41"/>
        </w:rPr>
        <w:t>On-Site</w:t>
      </w:r>
      <w:r w:rsidRPr="006F7EC1" w:rsidR="00A23D47">
        <w:rPr>
          <w:rFonts w:ascii="Arial" w:hAnsi="Arial" w:cs="Arial"/>
          <w:sz w:val="32"/>
          <w:szCs w:val="41"/>
        </w:rPr>
        <w:t xml:space="preserve"> Wind Power</w:t>
      </w:r>
    </w:p>
    <w:p w:rsidR="00DD318F" w:rsidP="00CF75C4" w:rsidRDefault="00DD318F" w14:paraId="1E9EE1EF" w14:textId="77777777">
      <w:pPr>
        <w:autoSpaceDE w:val="0"/>
        <w:autoSpaceDN w:val="0"/>
        <w:adjustRightInd w:val="0"/>
        <w:spacing w:after="0" w:line="240" w:lineRule="auto"/>
        <w:jc w:val="center"/>
        <w:rPr>
          <w:rFonts w:ascii="Arial" w:hAnsi="Arial" w:cs="Arial"/>
          <w:sz w:val="36"/>
          <w:szCs w:val="41"/>
        </w:rPr>
      </w:pPr>
    </w:p>
    <w:p w:rsidR="00CF75C4" w:rsidP="00954EF5" w:rsidRDefault="00CF75C4" w14:paraId="6C3042DA" w14:textId="77777777">
      <w:pPr>
        <w:autoSpaceDE w:val="0"/>
        <w:autoSpaceDN w:val="0"/>
        <w:adjustRightInd w:val="0"/>
        <w:spacing w:after="0" w:line="240" w:lineRule="auto"/>
        <w:rPr>
          <w:rFonts w:ascii="Arial" w:hAnsi="Arial" w:cs="Arial"/>
          <w:sz w:val="24"/>
          <w:szCs w:val="24"/>
        </w:rPr>
      </w:pPr>
    </w:p>
    <w:p w:rsidR="00ED4CCE" w:rsidP="00CF75C4" w:rsidRDefault="00ED4CCE" w14:paraId="128183D5" w14:textId="77777777">
      <w:pPr>
        <w:autoSpaceDE w:val="0"/>
        <w:autoSpaceDN w:val="0"/>
        <w:adjustRightInd w:val="0"/>
        <w:spacing w:after="0" w:line="240" w:lineRule="auto"/>
        <w:jc w:val="center"/>
        <w:rPr>
          <w:rFonts w:ascii="Arial" w:hAnsi="Arial" w:cs="Arial"/>
          <w:sz w:val="24"/>
          <w:szCs w:val="24"/>
        </w:rPr>
      </w:pPr>
    </w:p>
    <w:p w:rsidR="00ED4CCE" w:rsidP="00CF75C4" w:rsidRDefault="00ED4CCE" w14:paraId="0DAB45BE" w14:textId="77777777">
      <w:pPr>
        <w:autoSpaceDE w:val="0"/>
        <w:autoSpaceDN w:val="0"/>
        <w:adjustRightInd w:val="0"/>
        <w:spacing w:after="0" w:line="240" w:lineRule="auto"/>
        <w:jc w:val="center"/>
        <w:rPr>
          <w:rFonts w:ascii="Arial" w:hAnsi="Arial" w:cs="Arial"/>
          <w:sz w:val="24"/>
          <w:szCs w:val="24"/>
        </w:rPr>
      </w:pPr>
    </w:p>
    <w:p w:rsidR="00CF75C4" w:rsidP="00CF75C4" w:rsidRDefault="00CF75C4" w14:paraId="7E9F48CF" w14:textId="77777777">
      <w:pPr>
        <w:autoSpaceDE w:val="0"/>
        <w:autoSpaceDN w:val="0"/>
        <w:adjustRightInd w:val="0"/>
        <w:spacing w:after="0" w:line="240" w:lineRule="auto"/>
        <w:jc w:val="center"/>
        <w:rPr>
          <w:rFonts w:ascii="Arial" w:hAnsi="Arial" w:cs="Arial"/>
          <w:sz w:val="24"/>
          <w:szCs w:val="24"/>
        </w:rPr>
      </w:pPr>
      <w:r w:rsidRPr="005938F2">
        <w:rPr>
          <w:rFonts w:ascii="Arial" w:hAnsi="Arial" w:cs="Arial"/>
          <w:sz w:val="24"/>
          <w:szCs w:val="24"/>
        </w:rPr>
        <w:t xml:space="preserve">David </w:t>
      </w:r>
      <w:r w:rsidR="0019280D">
        <w:rPr>
          <w:rFonts w:ascii="Arial" w:hAnsi="Arial" w:cs="Arial"/>
          <w:sz w:val="24"/>
          <w:szCs w:val="24"/>
        </w:rPr>
        <w:t xml:space="preserve">Donald </w:t>
      </w:r>
      <w:r>
        <w:rPr>
          <w:rFonts w:ascii="Arial" w:hAnsi="Arial" w:cs="Arial"/>
          <w:sz w:val="24"/>
          <w:szCs w:val="24"/>
        </w:rPr>
        <w:t xml:space="preserve">James </w:t>
      </w:r>
      <w:r w:rsidRPr="005938F2">
        <w:rPr>
          <w:rFonts w:ascii="Arial" w:hAnsi="Arial" w:cs="Arial"/>
          <w:sz w:val="24"/>
          <w:szCs w:val="24"/>
        </w:rPr>
        <w:t xml:space="preserve">Taylor </w:t>
      </w:r>
      <w:r>
        <w:rPr>
          <w:rFonts w:ascii="Arial" w:hAnsi="Arial" w:cs="Arial"/>
          <w:sz w:val="24"/>
          <w:szCs w:val="24"/>
        </w:rPr>
        <w:t>(</w:t>
      </w:r>
      <w:r w:rsidRPr="00425288">
        <w:rPr>
          <w:rFonts w:ascii="Arial" w:hAnsi="Arial" w:cs="Arial"/>
          <w:sz w:val="24"/>
          <w:szCs w:val="24"/>
          <w:u w:val="single"/>
        </w:rPr>
        <w:t>dtaylor@mit.edu</w:t>
      </w:r>
      <w:r>
        <w:rPr>
          <w:rFonts w:ascii="Arial" w:hAnsi="Arial" w:cs="Arial"/>
          <w:sz w:val="24"/>
          <w:szCs w:val="24"/>
        </w:rPr>
        <w:t>)</w:t>
      </w:r>
    </w:p>
    <w:p w:rsidR="00CF75C4" w:rsidP="00CF75C4" w:rsidRDefault="00CF75C4" w14:paraId="3FB935A5" w14:textId="77777777">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assachusetts Institute of Technology</w:t>
      </w:r>
    </w:p>
    <w:p w:rsidR="00CF75C4" w:rsidP="00CF75C4" w:rsidRDefault="00CF75C4" w14:paraId="3F4BCBF0" w14:textId="77777777">
      <w:pPr>
        <w:autoSpaceDE w:val="0"/>
        <w:autoSpaceDN w:val="0"/>
        <w:adjustRightInd w:val="0"/>
        <w:spacing w:after="0" w:line="240" w:lineRule="auto"/>
        <w:rPr>
          <w:rFonts w:ascii="Arial" w:hAnsi="Arial" w:cs="Arial"/>
          <w:sz w:val="24"/>
          <w:szCs w:val="24"/>
        </w:rPr>
      </w:pPr>
    </w:p>
    <w:p w:rsidRPr="00274032" w:rsidR="00CF75C4" w:rsidP="00CF75C4" w:rsidRDefault="00CF75C4" w14:paraId="59DB9D96" w14:textId="03751F03">
      <w:pPr>
        <w:autoSpaceDE w:val="0"/>
        <w:autoSpaceDN w:val="0"/>
        <w:adjustRightInd w:val="0"/>
        <w:spacing w:after="0" w:line="240" w:lineRule="auto"/>
        <w:jc w:val="center"/>
        <w:rPr>
          <w:rFonts w:ascii="Arial" w:hAnsi="Arial" w:cs="Arial"/>
          <w:sz w:val="24"/>
          <w:szCs w:val="24"/>
          <w:lang w:val="es-AR"/>
        </w:rPr>
      </w:pPr>
      <w:r w:rsidRPr="00274032">
        <w:rPr>
          <w:rFonts w:ascii="Arial" w:hAnsi="Arial" w:cs="Arial"/>
          <w:sz w:val="24"/>
          <w:szCs w:val="24"/>
          <w:lang w:val="es-AR"/>
        </w:rPr>
        <w:t>Santiago Paiva (</w:t>
      </w:r>
      <w:r w:rsidR="00593BB6">
        <w:rPr>
          <w:rFonts w:ascii="Arial" w:hAnsi="Arial" w:cs="Arial"/>
          <w:sz w:val="24"/>
          <w:szCs w:val="24"/>
          <w:u w:val="single"/>
          <w:lang w:val="es-AR"/>
        </w:rPr>
        <w:t>santiago.paiva@mail</w:t>
      </w:r>
      <w:r w:rsidRPr="00274032">
        <w:rPr>
          <w:rFonts w:ascii="Arial" w:hAnsi="Arial" w:cs="Arial"/>
          <w:sz w:val="24"/>
          <w:szCs w:val="24"/>
          <w:u w:val="single"/>
          <w:lang w:val="es-AR"/>
        </w:rPr>
        <w:t>.mcgill.ca</w:t>
      </w:r>
      <w:r w:rsidRPr="00274032">
        <w:rPr>
          <w:rFonts w:ascii="Arial" w:hAnsi="Arial" w:cs="Arial"/>
          <w:sz w:val="24"/>
          <w:szCs w:val="24"/>
          <w:lang w:val="es-AR"/>
        </w:rPr>
        <w:t>)</w:t>
      </w:r>
    </w:p>
    <w:p w:rsidR="00CF75C4" w:rsidP="00CF75C4" w:rsidRDefault="00CF75C4" w14:paraId="593976CE" w14:textId="77777777">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cGill University</w:t>
      </w:r>
    </w:p>
    <w:p w:rsidR="00CF75C4" w:rsidP="00CF75C4" w:rsidRDefault="00CF75C4" w14:paraId="0C8FAB95" w14:textId="77777777">
      <w:pPr>
        <w:autoSpaceDE w:val="0"/>
        <w:autoSpaceDN w:val="0"/>
        <w:adjustRightInd w:val="0"/>
        <w:spacing w:after="0" w:line="240" w:lineRule="auto"/>
        <w:jc w:val="center"/>
        <w:rPr>
          <w:rFonts w:ascii="Arial" w:hAnsi="Arial" w:cs="Arial"/>
          <w:sz w:val="24"/>
          <w:szCs w:val="24"/>
        </w:rPr>
      </w:pPr>
    </w:p>
    <w:p w:rsidR="00CF75C4" w:rsidP="00CF75C4" w:rsidRDefault="00CF75C4" w14:paraId="7EB6386F" w14:textId="589FC06C">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Alexander H. Slocum (</w:t>
      </w:r>
      <w:r w:rsidRPr="00425288">
        <w:rPr>
          <w:rFonts w:ascii="Arial" w:hAnsi="Arial" w:cs="Arial"/>
          <w:sz w:val="24"/>
          <w:szCs w:val="24"/>
          <w:u w:val="single"/>
        </w:rPr>
        <w:t>slocum@mit.edu</w:t>
      </w:r>
      <w:r>
        <w:rPr>
          <w:rFonts w:ascii="Arial" w:hAnsi="Arial" w:cs="Arial"/>
          <w:sz w:val="24"/>
          <w:szCs w:val="24"/>
        </w:rPr>
        <w:t>)</w:t>
      </w:r>
    </w:p>
    <w:p w:rsidR="00CF75C4" w:rsidP="00CF75C4" w:rsidRDefault="00CF75C4" w14:paraId="2F9FFB34" w14:textId="77777777">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assachusetts Institute of Technology</w:t>
      </w:r>
    </w:p>
    <w:p w:rsidR="00CF75C4" w:rsidP="00CF75C4" w:rsidRDefault="00CF75C4" w14:paraId="2774BD8D" w14:textId="77777777">
      <w:pPr>
        <w:autoSpaceDE w:val="0"/>
        <w:autoSpaceDN w:val="0"/>
        <w:adjustRightInd w:val="0"/>
        <w:spacing w:after="0" w:line="240" w:lineRule="auto"/>
        <w:jc w:val="center"/>
        <w:rPr>
          <w:rFonts w:ascii="Arial" w:hAnsi="Arial" w:cs="Arial"/>
          <w:b/>
          <w:sz w:val="24"/>
          <w:szCs w:val="24"/>
        </w:rPr>
      </w:pPr>
    </w:p>
    <w:p w:rsidR="00CF75C4" w:rsidP="00CF75C4" w:rsidRDefault="00CF75C4" w14:paraId="4498A4E3" w14:textId="77777777">
      <w:pPr>
        <w:autoSpaceDE w:val="0"/>
        <w:autoSpaceDN w:val="0"/>
        <w:adjustRightInd w:val="0"/>
        <w:spacing w:after="0" w:line="240" w:lineRule="auto"/>
        <w:jc w:val="center"/>
        <w:rPr>
          <w:rFonts w:ascii="Arial" w:hAnsi="Arial" w:cs="Arial"/>
          <w:b/>
          <w:sz w:val="24"/>
          <w:szCs w:val="24"/>
        </w:rPr>
      </w:pPr>
    </w:p>
    <w:p w:rsidR="00ED4CCE" w:rsidP="00041F80" w:rsidRDefault="00ED4CCE" w14:paraId="5DDDF0D1" w14:textId="77777777">
      <w:pPr>
        <w:autoSpaceDE w:val="0"/>
        <w:autoSpaceDN w:val="0"/>
        <w:adjustRightInd w:val="0"/>
        <w:spacing w:after="0" w:line="240" w:lineRule="auto"/>
        <w:rPr>
          <w:rFonts w:ascii="Arial" w:hAnsi="Arial" w:cs="Arial"/>
          <w:b/>
          <w:sz w:val="24"/>
          <w:szCs w:val="24"/>
        </w:rPr>
      </w:pPr>
    </w:p>
    <w:p w:rsidR="00ED4CCE" w:rsidP="00CF75C4" w:rsidRDefault="00ED4CCE" w14:paraId="266C77CA" w14:textId="77777777">
      <w:pPr>
        <w:autoSpaceDE w:val="0"/>
        <w:autoSpaceDN w:val="0"/>
        <w:adjustRightInd w:val="0"/>
        <w:spacing w:after="0" w:line="240" w:lineRule="auto"/>
        <w:jc w:val="center"/>
        <w:rPr>
          <w:rFonts w:ascii="Arial" w:hAnsi="Arial" w:cs="Arial"/>
          <w:b/>
          <w:sz w:val="24"/>
          <w:szCs w:val="24"/>
        </w:rPr>
      </w:pPr>
    </w:p>
    <w:p w:rsidR="00954EF5" w:rsidP="00CF75C4" w:rsidRDefault="00954EF5" w14:paraId="5E06CE66" w14:textId="77777777">
      <w:pPr>
        <w:autoSpaceDE w:val="0"/>
        <w:autoSpaceDN w:val="0"/>
        <w:adjustRightInd w:val="0"/>
        <w:spacing w:after="0" w:line="240" w:lineRule="auto"/>
        <w:jc w:val="center"/>
        <w:rPr>
          <w:rFonts w:ascii="Arial" w:hAnsi="Arial" w:cs="Arial"/>
          <w:b/>
          <w:sz w:val="24"/>
          <w:szCs w:val="24"/>
        </w:rPr>
      </w:pPr>
    </w:p>
    <w:p w:rsidRPr="001773CC" w:rsidR="00CF75C4" w:rsidP="00CF75C4" w:rsidRDefault="00CF75C4" w14:paraId="2A3C4F82" w14:textId="77777777">
      <w:pPr>
        <w:autoSpaceDE w:val="0"/>
        <w:autoSpaceDN w:val="0"/>
        <w:adjustRightInd w:val="0"/>
        <w:spacing w:after="0" w:line="240" w:lineRule="auto"/>
        <w:jc w:val="center"/>
        <w:rPr>
          <w:rFonts w:ascii="Arial" w:hAnsi="Arial" w:cs="Arial"/>
          <w:b/>
          <w:sz w:val="24"/>
          <w:szCs w:val="24"/>
        </w:rPr>
      </w:pPr>
      <w:r w:rsidRPr="001773CC">
        <w:rPr>
          <w:rFonts w:ascii="Arial" w:hAnsi="Arial" w:cs="Arial"/>
          <w:b/>
          <w:sz w:val="24"/>
          <w:szCs w:val="24"/>
        </w:rPr>
        <w:t>Abstract</w:t>
      </w:r>
    </w:p>
    <w:p w:rsidR="00CF75C4" w:rsidRDefault="00A23D47" w14:paraId="66C300DF" w14:textId="397C6392">
      <w:pPr>
        <w:rPr>
          <w:b/>
        </w:rPr>
      </w:pPr>
      <w:r>
        <w:t xml:space="preserve">A reconfigurable model is developed to assess how the installation of up to 71 thousand 3.5MW wind turbines would the impact the greenhouse gas emissions (GHG) of the </w:t>
      </w:r>
      <w:r w:rsidR="009B2338">
        <w:t>Athabasca</w:t>
      </w:r>
      <w:r>
        <w:t xml:space="preserve"> oil sands</w:t>
      </w:r>
      <w:r w:rsidR="00CF75C4">
        <w:t xml:space="preserve">. </w:t>
      </w:r>
      <w:r w:rsidR="00593BB6">
        <w:t>As</w:t>
      </w:r>
      <w:r w:rsidR="00842F9D">
        <w:t xml:space="preserve"> an alternative to </w:t>
      </w:r>
      <w:r>
        <w:t xml:space="preserve">the </w:t>
      </w:r>
      <w:r w:rsidR="001B0ED3">
        <w:t>anticipated</w:t>
      </w:r>
      <w:r w:rsidR="00842F9D">
        <w:t xml:space="preserve"> </w:t>
      </w:r>
      <w:r w:rsidR="0023118D">
        <w:t xml:space="preserve">increases in </w:t>
      </w:r>
      <w:r w:rsidR="00842F9D">
        <w:t xml:space="preserve">carbon taxes, </w:t>
      </w:r>
      <w:r w:rsidR="009B2338">
        <w:t xml:space="preserve">the proposed scheme would be funded by oil </w:t>
      </w:r>
      <w:r w:rsidR="006F7EC1">
        <w:t xml:space="preserve">producers </w:t>
      </w:r>
      <w:r w:rsidR="00DC23B3">
        <w:t>invest</w:t>
      </w:r>
      <w:r w:rsidR="009B2338">
        <w:t>ing</w:t>
      </w:r>
      <w:r w:rsidR="00DC23B3">
        <w:t xml:space="preserve"> a fixed amount per barrel of</w:t>
      </w:r>
      <w:r w:rsidR="0019280D">
        <w:t xml:space="preserve"> </w:t>
      </w:r>
      <w:r w:rsidR="006F7EC1">
        <w:t xml:space="preserve">crude </w:t>
      </w:r>
      <w:r w:rsidR="00DC23B3">
        <w:t xml:space="preserve">oil into building wind turbines. </w:t>
      </w:r>
      <w:r w:rsidR="009B2338">
        <w:t xml:space="preserve">A fraction of the </w:t>
      </w:r>
      <w:r w:rsidR="00DC23B3">
        <w:t>revenue from the electricity generation</w:t>
      </w:r>
      <w:r w:rsidR="009B2338">
        <w:t xml:space="preserve"> would then also be reinvested into</w:t>
      </w:r>
      <w:r w:rsidR="008A671B">
        <w:t xml:space="preserve"> purchasing</w:t>
      </w:r>
      <w:r w:rsidR="009B2338">
        <w:t xml:space="preserve"> more wind turbines</w:t>
      </w:r>
      <w:r w:rsidR="00DC23B3">
        <w:t xml:space="preserve">. </w:t>
      </w:r>
      <w:r w:rsidR="009B2338">
        <w:t xml:space="preserve">These wind turbines would be located </w:t>
      </w:r>
      <w:r w:rsidR="006F7EC1">
        <w:t>on-site in</w:t>
      </w:r>
      <w:r w:rsidR="009B2338">
        <w:t xml:space="preserve"> the </w:t>
      </w:r>
      <w:r w:rsidR="006F7EC1">
        <w:t xml:space="preserve">Athabasca </w:t>
      </w:r>
      <w:r w:rsidR="009B2338">
        <w:t xml:space="preserve">oil sands to avoid the typical challenge of locating wind farms elsewhere: community resistance. </w:t>
      </w:r>
      <w:r w:rsidR="00257562">
        <w:t>In spite of</w:t>
      </w:r>
      <w:r w:rsidR="009F64A7">
        <w:t xml:space="preserve"> </w:t>
      </w:r>
      <w:r w:rsidR="00551E4F">
        <w:t xml:space="preserve">the low wind </w:t>
      </w:r>
      <w:r w:rsidR="00257562">
        <w:t xml:space="preserve">capacity factor </w:t>
      </w:r>
      <w:r w:rsidR="006F7EC1">
        <w:t>(</w:t>
      </w:r>
      <w:r w:rsidR="00E84DE0">
        <w:t>17</w:t>
      </w:r>
      <w:r w:rsidR="00257562">
        <w:t>%</w:t>
      </w:r>
      <w:r w:rsidR="006F7EC1">
        <w:t>)</w:t>
      </w:r>
      <w:r w:rsidR="00E84DE0">
        <w:t>, scenarios</w:t>
      </w:r>
      <w:r w:rsidR="00551E4F">
        <w:t xml:space="preserve"> with investments of at least </w:t>
      </w:r>
      <w:r w:rsidR="009B2338">
        <w:t xml:space="preserve">$10 (U.S. dollars) per barrel (bbl) </w:t>
      </w:r>
      <w:r w:rsidR="00551E4F">
        <w:t>were</w:t>
      </w:r>
      <w:r w:rsidR="00E84DE0">
        <w:t xml:space="preserve"> able to completely offset the </w:t>
      </w:r>
      <w:r w:rsidR="00551E4F">
        <w:t>incremental</w:t>
      </w:r>
      <w:r w:rsidR="00E84DE0">
        <w:t xml:space="preserve"> GHG emissions associated with </w:t>
      </w:r>
      <w:r w:rsidR="006F7EC1">
        <w:t xml:space="preserve">the </w:t>
      </w:r>
      <w:r w:rsidR="00E84DE0">
        <w:t xml:space="preserve">oil sands as compared to conventional </w:t>
      </w:r>
      <w:r w:rsidR="006F7EC1">
        <w:t xml:space="preserve">crude </w:t>
      </w:r>
      <w:r w:rsidR="00E84DE0">
        <w:t xml:space="preserve">oil extraction. This is an </w:t>
      </w:r>
      <w:r w:rsidR="00257562">
        <w:t>exciting finding, but due to the low capacity factor, the</w:t>
      </w:r>
      <w:r w:rsidR="00DC23B3">
        <w:t xml:space="preserve"> </w:t>
      </w:r>
      <w:r w:rsidR="009F64A7">
        <w:t xml:space="preserve">cost </w:t>
      </w:r>
      <w:r w:rsidR="0023118D">
        <w:t xml:space="preserve">per ton of offset carbon was </w:t>
      </w:r>
      <w:r w:rsidR="00E84DE0">
        <w:t>found to be</w:t>
      </w:r>
      <w:r w:rsidR="0046387A">
        <w:t xml:space="preserve"> $59</w:t>
      </w:r>
      <w:r w:rsidR="009B2338">
        <w:t>/</w:t>
      </w:r>
      <w:r w:rsidR="0023118D">
        <w:t>ton of CO</w:t>
      </w:r>
      <w:r w:rsidRPr="00FE0F20" w:rsidR="0023118D">
        <w:rPr>
          <w:vertAlign w:val="subscript"/>
        </w:rPr>
        <w:t>2</w:t>
      </w:r>
      <w:r w:rsidR="009B2338">
        <w:t xml:space="preserve"> </w:t>
      </w:r>
      <w:r w:rsidR="0023118D">
        <w:t>eq</w:t>
      </w:r>
      <w:r w:rsidR="009B2338">
        <w:t>uivalent</w:t>
      </w:r>
      <w:r w:rsidR="0023118D">
        <w:t xml:space="preserve"> </w:t>
      </w:r>
      <w:r w:rsidR="00DD318F">
        <w:t xml:space="preserve">— </w:t>
      </w:r>
      <w:r w:rsidR="0046387A">
        <w:t>55% more expensive than other onshore windfarm estimates</w:t>
      </w:r>
      <w:r w:rsidR="00DC23B3">
        <w:t>.</w:t>
      </w:r>
      <w:r w:rsidR="0019280D">
        <w:t xml:space="preserve"> </w:t>
      </w:r>
      <w:r w:rsidR="00257562">
        <w:t>H</w:t>
      </w:r>
      <w:r w:rsidR="00E84DE0">
        <w:t>ad the</w:t>
      </w:r>
      <w:r w:rsidR="009F64A7">
        <w:t xml:space="preserve"> c</w:t>
      </w:r>
      <w:r w:rsidR="00D372E6">
        <w:t xml:space="preserve">apacity factor </w:t>
      </w:r>
      <w:r w:rsidR="00E84DE0">
        <w:t xml:space="preserve">been </w:t>
      </w:r>
      <w:r w:rsidR="008A671B">
        <w:t xml:space="preserve">closer to </w:t>
      </w:r>
      <w:r w:rsidR="00E84DE0">
        <w:t>a more typical</w:t>
      </w:r>
      <w:r w:rsidR="00842F9D">
        <w:t xml:space="preserve"> </w:t>
      </w:r>
      <w:r w:rsidR="004B2229">
        <w:t>30%</w:t>
      </w:r>
      <w:r w:rsidR="00257562">
        <w:t>,</w:t>
      </w:r>
      <w:r w:rsidR="00E84DE0">
        <w:t xml:space="preserve"> the cost effectiveness wou</w:t>
      </w:r>
      <w:r w:rsidR="000B1C7F">
        <w:t>ld then have been $35</w:t>
      </w:r>
      <w:r w:rsidR="00E84DE0">
        <w:t>/ton</w:t>
      </w:r>
      <w:r w:rsidR="000B1C7F">
        <w:t xml:space="preserve"> and the total production and refining emissions of the oil sands could be offset</w:t>
      </w:r>
      <w:r w:rsidR="00257562">
        <w:t>.</w:t>
      </w:r>
      <w:r w:rsidR="009B2338">
        <w:t xml:space="preserve"> As such, the proposed scheme would be more viable</w:t>
      </w:r>
      <w:r w:rsidR="00257562">
        <w:t xml:space="preserve"> in other oil producing </w:t>
      </w:r>
      <w:r w:rsidR="009B2338">
        <w:t>locations</w:t>
      </w:r>
      <w:r w:rsidR="00257562">
        <w:t xml:space="preserve"> or in large farming </w:t>
      </w:r>
      <w:r w:rsidR="00223A53">
        <w:t>regions</w:t>
      </w:r>
      <w:r w:rsidR="006F7EC1">
        <w:t xml:space="preserve"> instead of the Athabasca region</w:t>
      </w:r>
      <w:r w:rsidR="00257562">
        <w:t>.</w:t>
      </w:r>
      <w:r w:rsidR="000B1C7F">
        <w:t xml:space="preserve"> S</w:t>
      </w:r>
      <w:r w:rsidR="0023118D">
        <w:t xml:space="preserve">hould </w:t>
      </w:r>
      <w:r w:rsidR="006F7EC1">
        <w:t xml:space="preserve">crude </w:t>
      </w:r>
      <w:r w:rsidR="0023118D">
        <w:t xml:space="preserve">oil prices return to above $90/bbl, </w:t>
      </w:r>
      <w:r w:rsidR="000B1C7F">
        <w:t>this proposed levy of $10/bbl would</w:t>
      </w:r>
      <w:r w:rsidR="009B2338">
        <w:t xml:space="preserve"> be</w:t>
      </w:r>
      <w:r w:rsidR="0023118D">
        <w:t xml:space="preserve"> feasible.</w:t>
      </w:r>
      <w:r w:rsidR="00E84DE0">
        <w:t xml:space="preserve">  Importantly, this work </w:t>
      </w:r>
      <w:r w:rsidR="00257562">
        <w:t>demonstrates that</w:t>
      </w:r>
      <w:r w:rsidR="00DD318F">
        <w:t>,</w:t>
      </w:r>
      <w:r w:rsidR="00257562">
        <w:t xml:space="preserve"> with significant investment, the climate impacts of the</w:t>
      </w:r>
      <w:r w:rsidR="006F7EC1">
        <w:t xml:space="preserve"> Athabasca</w:t>
      </w:r>
      <w:r w:rsidR="00257562">
        <w:t xml:space="preserve"> oil sand</w:t>
      </w:r>
      <w:r w:rsidR="006F7EC1">
        <w:t>s</w:t>
      </w:r>
      <w:r w:rsidR="0023118D">
        <w:t>,</w:t>
      </w:r>
      <w:r w:rsidR="00257562">
        <w:t xml:space="preserve"> </w:t>
      </w:r>
      <w:r w:rsidR="0023118D">
        <w:t xml:space="preserve">as compared to conventional </w:t>
      </w:r>
      <w:r w:rsidR="006F7EC1">
        <w:t xml:space="preserve">crude </w:t>
      </w:r>
      <w:r w:rsidR="0023118D">
        <w:t xml:space="preserve">oil, </w:t>
      </w:r>
      <w:r w:rsidR="00257562">
        <w:t xml:space="preserve">can be </w:t>
      </w:r>
      <w:r w:rsidR="001B0ED3">
        <w:t>offset</w:t>
      </w:r>
      <w:r w:rsidR="00257562">
        <w:t>.</w:t>
      </w:r>
      <w:r w:rsidR="000B1C7F">
        <w:t xml:space="preserve"> The full</w:t>
      </w:r>
      <w:r w:rsidR="00223A53">
        <w:t xml:space="preserve"> </w:t>
      </w:r>
      <w:r w:rsidR="00954EF5">
        <w:t>model</w:t>
      </w:r>
      <w:r w:rsidR="00223A53">
        <w:t xml:space="preserve"> provide</w:t>
      </w:r>
      <w:r w:rsidR="000B1C7F">
        <w:t>d to readers, enables the</w:t>
      </w:r>
      <w:r w:rsidR="00257562">
        <w:t xml:space="preserve"> </w:t>
      </w:r>
      <w:r w:rsidR="009B2338">
        <w:t>rapid</w:t>
      </w:r>
      <w:r w:rsidR="00BC6D04">
        <w:t xml:space="preserve"> </w:t>
      </w:r>
      <w:r w:rsidR="00E84DE0">
        <w:t>assess</w:t>
      </w:r>
      <w:r w:rsidR="000B1C7F">
        <w:t>ment</w:t>
      </w:r>
      <w:r w:rsidR="00E84DE0">
        <w:t xml:space="preserve"> </w:t>
      </w:r>
      <w:r w:rsidR="000B1C7F">
        <w:t xml:space="preserve">of </w:t>
      </w:r>
      <w:r w:rsidR="00E84DE0">
        <w:t xml:space="preserve">the feasibility of such </w:t>
      </w:r>
      <w:r w:rsidR="000B1C7F">
        <w:t>p</w:t>
      </w:r>
      <w:r w:rsidR="00E84DE0">
        <w:t>roposal</w:t>
      </w:r>
      <w:r w:rsidR="000B1C7F">
        <w:t>s</w:t>
      </w:r>
      <w:r w:rsidR="00E84DE0">
        <w:t xml:space="preserve"> </w:t>
      </w:r>
      <w:r w:rsidR="00257562">
        <w:t xml:space="preserve">under a range of </w:t>
      </w:r>
      <w:r w:rsidR="000B1C7F">
        <w:t>scenarios.</w:t>
      </w:r>
    </w:p>
    <w:p w:rsidR="003B12EE" w:rsidRDefault="003B12EE" w14:paraId="62055243" w14:textId="77777777">
      <w:pPr>
        <w:rPr>
          <w:b/>
        </w:rPr>
      </w:pPr>
      <w:r>
        <w:rPr>
          <w:b/>
        </w:rPr>
        <w:br w:type="page"/>
      </w:r>
    </w:p>
    <w:p w:rsidR="003709F8" w:rsidP="003B12EE" w:rsidRDefault="003709F8" w14:paraId="0131B9B9" w14:textId="77777777">
      <w:pPr>
        <w:pStyle w:val="Heading1"/>
      </w:pPr>
      <w:r>
        <w:lastRenderedPageBreak/>
        <w:t>Introduction</w:t>
      </w:r>
    </w:p>
    <w:p w:rsidR="00795D5C" w:rsidRDefault="00795D5C" w14:paraId="6BAE9877" w14:textId="736DD34E">
      <w:r>
        <w:t xml:space="preserve">The </w:t>
      </w:r>
      <w:r w:rsidR="00E04FBF">
        <w:t>Athabasca oil sands are an integral part of t</w:t>
      </w:r>
      <w:r w:rsidR="0019280D">
        <w:t>he</w:t>
      </w:r>
      <w:r w:rsidR="00593BB6">
        <w:t xml:space="preserve"> Albertan economy </w:t>
      </w:r>
      <w:r w:rsidR="00593BB6">
        <w:fldChar w:fldCharType="begin"/>
      </w:r>
      <w:r w:rsidR="00593BB6">
        <w:instrText xml:space="preserve"> ADDIN ZOTERO_ITEM CSL_CITATION {"citationID":"2079pfg9l8","properties":{"formattedCitation":"[1]","plainCitation":"[1]"},"citationItems":[{"id":2092,"uris":["http://zotero.org/users/1200139/items/FBER6RWI"],"uri":["http://zotero.org/users/1200139/items/FBER6RWI"],"itemData":{"id":2092,"type":"report","title":"Highlights of the Alberta Economy 2015","collection-title":"Highlights of the Alberta Economy","publisher":"Alberta Government","URL":"http://albertacanada.com/business/statistics/economic-highlights.aspx","author":[{"literal":"Alberta Economic Development and Trade"}],"issued":{"date-parts":[["2015"]]}}}],"schema":"https://github.com/citation-style-language/schema/raw/master/csl-citation.json"} </w:instrText>
      </w:r>
      <w:r w:rsidR="00593BB6">
        <w:fldChar w:fldCharType="separate"/>
      </w:r>
      <w:r w:rsidRPr="00593BB6" w:rsidR="00593BB6">
        <w:rPr>
          <w:rFonts w:ascii="Calibri" w:hAnsi="Calibri"/>
        </w:rPr>
        <w:t>[1]</w:t>
      </w:r>
      <w:r w:rsidR="00593BB6">
        <w:fldChar w:fldCharType="end"/>
      </w:r>
      <w:r>
        <w:t xml:space="preserve">. The recent denial of the Keystone </w:t>
      </w:r>
      <w:r w:rsidR="00E04FBF">
        <w:t xml:space="preserve">XL </w:t>
      </w:r>
      <w:r>
        <w:t xml:space="preserve">Pipeline has sent a clear signal that the perceived environmental impact of the oil sands is preventing its growth. </w:t>
      </w:r>
      <w:r w:rsidR="004B2229">
        <w:t>Accordingly, there has been renewed interest in</w:t>
      </w:r>
      <w:r>
        <w:t xml:space="preserve"> </w:t>
      </w:r>
      <w:r w:rsidR="002D5CE4">
        <w:t>increasing</w:t>
      </w:r>
      <w:r>
        <w:t xml:space="preserve"> carbon taxes </w:t>
      </w:r>
      <w:r w:rsidR="002D5CE4">
        <w:t xml:space="preserve">in Alberta </w:t>
      </w:r>
      <w:r w:rsidR="00A60444">
        <w:t xml:space="preserve">to </w:t>
      </w:r>
      <w:r w:rsidR="00E20F44">
        <w:t>C</w:t>
      </w:r>
      <w:r w:rsidR="00A60444">
        <w:t>$30</w:t>
      </w:r>
      <w:r w:rsidR="003D54E1">
        <w:t xml:space="preserve"> </w:t>
      </w:r>
      <w:r w:rsidR="00E20F44">
        <w:t>(</w:t>
      </w:r>
      <w:r w:rsidR="003D54E1">
        <w:t>Canadian dollars</w:t>
      </w:r>
      <w:r w:rsidR="00E20F44">
        <w:t>)</w:t>
      </w:r>
      <w:r w:rsidR="003D54E1">
        <w:t xml:space="preserve"> per </w:t>
      </w:r>
      <w:r w:rsidR="00A60444">
        <w:t xml:space="preserve">ton of </w:t>
      </w:r>
      <w:r w:rsidR="00E24E93">
        <w:t>carbon dioxide (</w:t>
      </w:r>
      <w:r w:rsidR="00A60444">
        <w:t>CO</w:t>
      </w:r>
      <w:r w:rsidRPr="00FE0F20" w:rsidR="00A60444">
        <w:rPr>
          <w:vertAlign w:val="subscript"/>
        </w:rPr>
        <w:t>2</w:t>
      </w:r>
      <w:r w:rsidR="00E24E93">
        <w:t>)</w:t>
      </w:r>
      <w:r w:rsidR="008A671B">
        <w:t xml:space="preserve"> in 2017</w:t>
      </w:r>
      <w:r w:rsidR="00A60444">
        <w:rPr>
          <w:vertAlign w:val="subscript"/>
        </w:rPr>
        <w:t xml:space="preserve"> </w:t>
      </w:r>
      <w:r>
        <w:fldChar w:fldCharType="begin"/>
      </w:r>
      <w:r w:rsidR="00593BB6">
        <w:instrText xml:space="preserve"> ADDIN ZOTERO_ITEM CSL_CITATION {"citationID":"2k7raf73hc","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fldChar w:fldCharType="separate"/>
      </w:r>
      <w:r w:rsidRPr="00593BB6" w:rsidR="00593BB6">
        <w:rPr>
          <w:rFonts w:ascii="Calibri" w:hAnsi="Calibri"/>
        </w:rPr>
        <w:t>[2]</w:t>
      </w:r>
      <w:r>
        <w:fldChar w:fldCharType="end"/>
      </w:r>
      <w:r w:rsidR="004B2229">
        <w:t>.</w:t>
      </w:r>
      <w:r>
        <w:t xml:space="preserve"> </w:t>
      </w:r>
      <w:r w:rsidR="00E04FBF">
        <w:t>Traditional c</w:t>
      </w:r>
      <w:r>
        <w:t>arbon tax scheme</w:t>
      </w:r>
      <w:r w:rsidR="00E04FBF">
        <w:t>s have two potential pitfalls</w:t>
      </w:r>
      <w:r>
        <w:t xml:space="preserve">: first, the money </w:t>
      </w:r>
      <w:r w:rsidR="00E04FBF">
        <w:t>might</w:t>
      </w:r>
      <w:r>
        <w:t xml:space="preserve"> end up </w:t>
      </w:r>
      <w:r w:rsidR="00BC6D04">
        <w:t xml:space="preserve">being </w:t>
      </w:r>
      <w:r>
        <w:t xml:space="preserve">diverted to </w:t>
      </w:r>
      <w:r w:rsidR="00E04FBF">
        <w:t>urgent</w:t>
      </w:r>
      <w:r>
        <w:t xml:space="preserve"> but non-environmental issues, </w:t>
      </w:r>
      <w:r w:rsidR="00E04FBF">
        <w:t>which</w:t>
      </w:r>
      <w:r w:rsidR="008D1734">
        <w:t xml:space="preserve"> happened with tobacco taxes </w:t>
      </w:r>
      <w:r w:rsidR="00992FE3">
        <w:t xml:space="preserve">in Massachusetts </w:t>
      </w:r>
      <w:r w:rsidR="00992FE3">
        <w:fldChar w:fldCharType="begin"/>
      </w:r>
      <w:r w:rsidR="00593BB6">
        <w:instrText xml:space="preserve"> ADDIN ZOTERO_ITEM CSL_CITATION {"citationID":"vs4pdqm49","properties":{"formattedCitation":"[3]","plainCitation":"[3]"},"citationItems":[{"id":2105,"uris":["http://zotero.org/users/1200139/items/VSD2UCK5"],"uri":["http://zotero.org/users/1200139/items/VSD2UCK5"],"itemData":{"id":2105,"type":"article-journal","title":"Smoke and mirrors: how Massachusetts diverted millions in tobacco tax revenues","container-title":"Tobacco Control","page":"309-316","volume":"10","issue":"4","source":"tobaccocontrol.bmj.com","abstract":"OBJECTIVE This study examines the politics of appropriating Question 1 tobacco tax revenues in the first budget year after Massachusetts voters passed the ballot initiative in 1992. The initiative increased the tobacco tax on cigarettes by 25 cents per pack and on smokeless tobacco by 25% of the wholesale price.\nMETHODS Data were collected from newspapers, letters, memoranda, budgets, press releases, legislative floor debates, government documents, legislative journals, personal interviews, and tobacco industry documents that were downloaded from the Tobacco Archives internet site.\nRESULTS During the first budget year, programmes mentioned by the initiative that were not exclusively tobacco related accounted for 27% of total Question 1 expenditures, while 50% of the revenues were allocated for programmes that were neither mentioned by the initiative nor provided any tobacco education, prevention, and cessation services. Only 23% of Question 1 funds were appropriated for programmes that provided exclusively tobacco education, prevention, and cessation services. Question 1 revenues were also used to supplant funding for pre-existing programmes, which was explicitly prohibited by the initiative. The first budget year became the template for Question 1 appropriations in subsequent fiscal years.\nCONCLUSION Politics did not end after voters passed Question 1. Public health advocates lacked a strategy and budget plan to influence the appropriation of Question 1 funds after the passage of this ballot initiative.","DOI":"10.1136/tc.10.4.309","ISSN":", 1468-3318","note":"PMID: 11740020","shortTitle":"Smoke and mirrors","journalAbbreviation":"Tob Control","language":"en","author":[{"family":"Ritch","given":"Wendy A."},{"family":"Begay","given":"Michael E."}],"issued":{"date-parts":[["2001",12,1]]},"PMID":"11740020"}}],"schema":"https://github.com/citation-style-language/schema/raw/master/csl-citation.json"} </w:instrText>
      </w:r>
      <w:r w:rsidR="00992FE3">
        <w:fldChar w:fldCharType="separate"/>
      </w:r>
      <w:r w:rsidRPr="00593BB6" w:rsidR="00593BB6">
        <w:rPr>
          <w:rFonts w:ascii="Calibri" w:hAnsi="Calibri"/>
        </w:rPr>
        <w:t>[3]</w:t>
      </w:r>
      <w:r w:rsidR="00992FE3">
        <w:fldChar w:fldCharType="end"/>
      </w:r>
      <w:r w:rsidR="00554854">
        <w:t>;</w:t>
      </w:r>
      <w:r w:rsidR="008D1734">
        <w:t xml:space="preserve"> </w:t>
      </w:r>
      <w:r>
        <w:t xml:space="preserve">and second, the government </w:t>
      </w:r>
      <w:r w:rsidR="00E04FBF">
        <w:t>might</w:t>
      </w:r>
      <w:r>
        <w:t xml:space="preserve"> not be able to spend</w:t>
      </w:r>
      <w:r w:rsidR="00E04FBF">
        <w:t xml:space="preserve"> or manage</w:t>
      </w:r>
      <w:r>
        <w:t xml:space="preserve"> the money as efficiently as </w:t>
      </w:r>
      <w:r w:rsidR="00E04FBF">
        <w:t>the</w:t>
      </w:r>
      <w:r>
        <w:t xml:space="preserve"> private </w:t>
      </w:r>
      <w:r w:rsidR="00E04FBF">
        <w:t>sector</w:t>
      </w:r>
      <w:r>
        <w:t xml:space="preserve">. </w:t>
      </w:r>
    </w:p>
    <w:p w:rsidR="008E3AAA" w:rsidRDefault="008E3AAA" w14:paraId="771BD1D9" w14:textId="7C22F483">
      <w:r>
        <w:t xml:space="preserve">Adding to the challenges facing </w:t>
      </w:r>
      <w:r w:rsidR="00E04FBF">
        <w:t xml:space="preserve">the Athabasca </w:t>
      </w:r>
      <w:r>
        <w:t>oil sands</w:t>
      </w:r>
      <w:r w:rsidR="00E04FBF">
        <w:t>, the price of oil (</w:t>
      </w:r>
      <w:r>
        <w:t xml:space="preserve">the </w:t>
      </w:r>
      <w:r w:rsidR="00E04FBF">
        <w:t xml:space="preserve">price in Cushings, Oklahoma of </w:t>
      </w:r>
      <w:r>
        <w:t>West Texas Intermediate) has fallen from a 2013 a</w:t>
      </w:r>
      <w:r w:rsidR="00E04FBF">
        <w:t xml:space="preserve">verage of $98 (U.S. dollars) per </w:t>
      </w:r>
      <w:r>
        <w:t>b</w:t>
      </w:r>
      <w:r w:rsidR="00E04FBF">
        <w:t>arrel (b</w:t>
      </w:r>
      <w:r>
        <w:t>bl</w:t>
      </w:r>
      <w:r w:rsidR="00E04FBF">
        <w:t>)</w:t>
      </w:r>
      <w:r>
        <w:t xml:space="preserve"> to a 2015 average of $50/bbl </w:t>
      </w:r>
      <w:r w:rsidR="000F6E59">
        <w:fldChar w:fldCharType="begin"/>
      </w:r>
      <w:r w:rsidR="000F6E59">
        <w:instrText xml:space="preserve"> ADDIN ZOTERO_ITEM CSL_CITATION {"citationID":"1jfigvhn1a","properties":{"formattedCitation":"[4]","plainCitation":"[4]"},"citationItems":[{"id":2151,"uris":["http://zotero.org/users/1200139/items/BVWNMN95"],"uri":["http://zotero.org/users/1200139/items/BVWNMN95"],"itemData":{"id":2151,"type":"webpage","title":"Spot Prices for Crude Oil and Petroleum Products","container-title":"US Energy Information Administration","URL":"http://www.eia.gov/dnav/pet/pet_pri_spt_s1_m.htm","author":[{"literal":"EIA"}],"issued":{"date-parts":[["2015",12,2]]},"accessed":{"date-parts":[["2015",12,4]]}}}],"schema":"https://github.com/citation-style-language/schema/raw/master/csl-citation.json"} </w:instrText>
      </w:r>
      <w:r w:rsidR="000F6E59">
        <w:fldChar w:fldCharType="separate"/>
      </w:r>
      <w:r w:rsidRPr="000F6E59" w:rsidR="000F6E59">
        <w:rPr>
          <w:rFonts w:ascii="Calibri" w:hAnsi="Calibri"/>
        </w:rPr>
        <w:t>[4]</w:t>
      </w:r>
      <w:r w:rsidR="000F6E59">
        <w:fldChar w:fldCharType="end"/>
      </w:r>
      <w:r w:rsidR="000F6E59">
        <w:t xml:space="preserve"> </w:t>
      </w:r>
      <w:r>
        <w:t xml:space="preserve">– </w:t>
      </w:r>
      <w:r w:rsidR="00E04FBF">
        <w:t>$50 is close to</w:t>
      </w:r>
      <w:r w:rsidR="00053374">
        <w:t>,</w:t>
      </w:r>
      <w:r w:rsidR="00E04FBF">
        <w:t xml:space="preserve"> </w:t>
      </w:r>
      <w:r w:rsidR="00053374">
        <w:t xml:space="preserve">if not below, </w:t>
      </w:r>
      <w:r>
        <w:t>the cost of</w:t>
      </w:r>
      <w:r w:rsidR="00E04FBF">
        <w:t xml:space="preserve"> producing</w:t>
      </w:r>
      <w:r>
        <w:t xml:space="preserve"> and upgrading</w:t>
      </w:r>
      <w:r w:rsidR="000F6E59">
        <w:t xml:space="preserve"> </w:t>
      </w:r>
      <w:r w:rsidR="00E04FBF">
        <w:t xml:space="preserve">bitumen from the oil sands </w:t>
      </w:r>
      <w:r w:rsidR="000F6E59">
        <w:fldChar w:fldCharType="begin"/>
      </w:r>
      <w:r w:rsidR="00444A58">
        <w:instrText xml:space="preserve"> ADDIN ZOTERO_ITEM CSL_CITATION {"citationID":"b19f992hj","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rsidR="000F6E59">
        <w:fldChar w:fldCharType="separate"/>
      </w:r>
      <w:r w:rsidRPr="000F6E59" w:rsidR="000F6E59">
        <w:rPr>
          <w:rFonts w:ascii="Calibri" w:hAnsi="Calibri"/>
        </w:rPr>
        <w:t>[5]</w:t>
      </w:r>
      <w:r w:rsidR="000F6E59">
        <w:fldChar w:fldCharType="end"/>
      </w:r>
      <w:r>
        <w:t>. Morgan Stanley estimates</w:t>
      </w:r>
      <w:r w:rsidR="00053374">
        <w:t xml:space="preserve"> crude oil production costs from the</w:t>
      </w:r>
      <w:r>
        <w:t xml:space="preserve"> oil sands </w:t>
      </w:r>
      <w:r w:rsidR="00053374">
        <w:t>are</w:t>
      </w:r>
      <w:r>
        <w:t xml:space="preserve"> between $47</w:t>
      </w:r>
      <w:r w:rsidR="00BC6D04">
        <w:t>–</w:t>
      </w:r>
      <w:r>
        <w:t>$84/bbl, which is significantly higher than Middle East oil production which costs between $10</w:t>
      </w:r>
      <w:r w:rsidR="00BC6D04">
        <w:t>–</w:t>
      </w:r>
      <w:r>
        <w:t>$36/bbl</w:t>
      </w:r>
      <w:r w:rsidR="000F6E59">
        <w:t xml:space="preserve"> </w:t>
      </w:r>
      <w:r>
        <w:fldChar w:fldCharType="begin"/>
      </w:r>
      <w:r w:rsidR="00444A58">
        <w:instrText xml:space="preserve"> ADDIN ZOTERO_ITEM CSL_CITATION {"citationID":"BRpq1sRN","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fldChar w:fldCharType="separate"/>
      </w:r>
      <w:r w:rsidRPr="000F6E59" w:rsidR="000F6E59">
        <w:rPr>
          <w:rFonts w:ascii="Calibri" w:hAnsi="Calibri"/>
        </w:rPr>
        <w:t>[5]</w:t>
      </w:r>
      <w:r>
        <w:fldChar w:fldCharType="end"/>
      </w:r>
      <w:r>
        <w:t xml:space="preserve">. Canada’s largest synthetic crude </w:t>
      </w:r>
      <w:r w:rsidR="00053374">
        <w:t xml:space="preserve">oil </w:t>
      </w:r>
      <w:r>
        <w:t xml:space="preserve">producer announced in August 2015 that its break-even production cost for refinery-ready </w:t>
      </w:r>
      <w:r w:rsidR="00053374">
        <w:t xml:space="preserve">crude </w:t>
      </w:r>
      <w:r>
        <w:t xml:space="preserve">oil was $43.46/bbl and $47.27 for fully upgraded </w:t>
      </w:r>
      <w:r w:rsidR="00053374">
        <w:t xml:space="preserve">crude </w:t>
      </w:r>
      <w:r>
        <w:t xml:space="preserve">oil </w:t>
      </w:r>
      <w:r>
        <w:fldChar w:fldCharType="begin"/>
      </w:r>
      <w:r w:rsidR="000F6E59">
        <w:instrText xml:space="preserve"> ADDIN ZOTERO_ITEM CSL_CITATION {"citationID":"1d8hg722mf","properties":{"formattedCitation":"[6]","plainCitation":"[6]"},"citationItems":[{"id":2145,"uris":["http://zotero.org/users/1200139/items/PB2JP6E8"],"uri":["http://zotero.org/users/1200139/items/PB2JP6E8"],"itemData":{"id":2145,"type":"webpage","title":"Even losing $6 per barrel, top Canada oil sands project unlikely to close","container-title":"Reuters Canada","URL":"http://ca.reuters.com/article/businessNews/idCAKCN0QO25I20150819","author":[{"family":"Williams","given":"Nia"}],"issued":{"date-parts":[["2015",8,19]]},"accessed":{"date-parts":[["2015",12,4]]}}}],"schema":"https://github.com/citation-style-language/schema/raw/master/csl-citation.json"} </w:instrText>
      </w:r>
      <w:r>
        <w:fldChar w:fldCharType="separate"/>
      </w:r>
      <w:r w:rsidRPr="000F6E59" w:rsidR="000F6E59">
        <w:rPr>
          <w:rFonts w:ascii="Calibri" w:hAnsi="Calibri"/>
        </w:rPr>
        <w:t>[6]</w:t>
      </w:r>
      <w:r>
        <w:fldChar w:fldCharType="end"/>
      </w:r>
      <w:r>
        <w:t>.</w:t>
      </w:r>
      <w:r w:rsidR="000F6E59">
        <w:t xml:space="preserve"> Under </w:t>
      </w:r>
      <w:r w:rsidR="00053374">
        <w:t>low market prices for crude oil</w:t>
      </w:r>
      <w:r>
        <w:t xml:space="preserve">, schemes </w:t>
      </w:r>
      <w:r w:rsidR="000F6E59">
        <w:t xml:space="preserve">to </w:t>
      </w:r>
      <w:r w:rsidR="001B0ED3">
        <w:t>offset</w:t>
      </w:r>
      <w:r w:rsidR="000F6E59">
        <w:t xml:space="preserve"> environmental impact must be creatively funded and </w:t>
      </w:r>
      <w:r w:rsidR="00053374">
        <w:t>cost efficient</w:t>
      </w:r>
      <w:r w:rsidR="000F6E59">
        <w:t xml:space="preserve">. As a benchmark for any GHG reduction scheme, </w:t>
      </w:r>
      <w:r>
        <w:t>California</w:t>
      </w:r>
      <w:r w:rsidR="000F6E59">
        <w:t>’s</w:t>
      </w:r>
      <w:r>
        <w:t xml:space="preserve"> 2015 cap and trade prices for GHG emissions have ranged from $11</w:t>
      </w:r>
      <w:r w:rsidR="00BC6D04">
        <w:t>–</w:t>
      </w:r>
      <w:r w:rsidR="000F6E59">
        <w:t>$</w:t>
      </w:r>
      <w:r w:rsidR="00E24E93">
        <w:t>13/ton of CO2 equivalent (CO</w:t>
      </w:r>
      <w:r w:rsidRPr="00E24E93" w:rsidR="00E24E93">
        <w:rPr>
          <w:vertAlign w:val="subscript"/>
        </w:rPr>
        <w:t>2</w:t>
      </w:r>
      <w:r w:rsidR="00E24E93">
        <w:t>e)</w:t>
      </w:r>
      <w:r>
        <w:t xml:space="preserve"> </w:t>
      </w:r>
      <w:r>
        <w:fldChar w:fldCharType="begin"/>
      </w:r>
      <w:r w:rsidR="000F6E59">
        <w:instrText xml:space="preserve"> ADDIN ZOTERO_ITEM CSL_CITATION {"citationID":"27fimv7404","properties":{"formattedCitation":"[7]","plainCitation":"[7]"},"citationItems":[{"id":2141,"uris":["http://zotero.org/users/1200139/items/NJFCIJ9M"],"uri":["http://zotero.org/users/1200139/items/NJFCIJ9M"],"itemData":{"id":2141,"type":"webpage","title":"California Carbon Dashboard","abstract":"The California Carbon Dashboard Provides the Latest News and Information on the California Carbon Price, Cap and Trade, Emissions Policy, and AB32","URL":"calcarbondash.org","author":[{"literal":"Climate Policy Initiative"}],"issued":{"date-parts":[["2015",12,2]]},"accessed":{"date-parts":[["2015",12,4]]}}}],"schema":"https://github.com/citation-style-language/schema/raw/master/csl-citation.json"} </w:instrText>
      </w:r>
      <w:r>
        <w:fldChar w:fldCharType="separate"/>
      </w:r>
      <w:r w:rsidRPr="000F6E59" w:rsidR="000F6E59">
        <w:rPr>
          <w:rFonts w:ascii="Calibri" w:hAnsi="Calibri"/>
        </w:rPr>
        <w:t>[7]</w:t>
      </w:r>
      <w:r>
        <w:fldChar w:fldCharType="end"/>
      </w:r>
      <w:r>
        <w:t xml:space="preserve">. Creyts et al. reported </w:t>
      </w:r>
      <w:r w:rsidR="000F6E59">
        <w:t>that for less than $50/</w:t>
      </w:r>
      <w:r w:rsidRPr="00053374" w:rsidR="00053374">
        <w:t xml:space="preserve"> </w:t>
      </w:r>
      <w:r w:rsidR="00E24E93">
        <w:t>ton of CO</w:t>
      </w:r>
      <w:r w:rsidRPr="00E24E93" w:rsidR="00E24E93">
        <w:rPr>
          <w:vertAlign w:val="subscript"/>
        </w:rPr>
        <w:t>2</w:t>
      </w:r>
      <w:r w:rsidR="00E24E93">
        <w:t>e</w:t>
      </w:r>
      <w:r w:rsidR="000F6E59">
        <w:t>,</w:t>
      </w:r>
      <w:r>
        <w:t xml:space="preserve"> the United States (U.S.)</w:t>
      </w:r>
      <w:r w:rsidR="000F6E59">
        <w:t xml:space="preserve"> could </w:t>
      </w:r>
      <w:r w:rsidR="001B0ED3">
        <w:t>offset</w:t>
      </w:r>
      <w:r w:rsidR="000F6E59">
        <w:t xml:space="preserve"> between 1,300 and 4,500 megatons (MT)</w:t>
      </w:r>
      <w:r>
        <w:t xml:space="preserve"> of CO</w:t>
      </w:r>
      <w:r w:rsidRPr="00E24E93">
        <w:rPr>
          <w:vertAlign w:val="subscript"/>
        </w:rPr>
        <w:t>2</w:t>
      </w:r>
      <w:r>
        <w:t xml:space="preserve">e annually </w:t>
      </w:r>
      <w:r>
        <w:fldChar w:fldCharType="begin"/>
      </w:r>
      <w:r w:rsidR="000F6E59">
        <w:instrText xml:space="preserve"> ADDIN ZOTERO_ITEM CSL_CITATION {"citationID":"bn18p6gjp","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fldChar w:fldCharType="separate"/>
      </w:r>
      <w:r w:rsidRPr="000F6E59" w:rsidR="000F6E59">
        <w:rPr>
          <w:rFonts w:ascii="Calibri" w:hAnsi="Calibri"/>
        </w:rPr>
        <w:t>[8]</w:t>
      </w:r>
      <w:r>
        <w:fldChar w:fldCharType="end"/>
      </w:r>
      <w:r>
        <w:t>.</w:t>
      </w:r>
      <w:r w:rsidR="00053374">
        <w:t xml:space="preserve"> Viable miti</w:t>
      </w:r>
      <w:r w:rsidR="008A6696">
        <w:t>gation scheme</w:t>
      </w:r>
      <w:r w:rsidR="00053374">
        <w:t>s</w:t>
      </w:r>
      <w:r w:rsidR="008A6696">
        <w:t xml:space="preserve"> need </w:t>
      </w:r>
      <w:r w:rsidR="00053374">
        <w:t>to be more cost efficient than $50/</w:t>
      </w:r>
      <w:r w:rsidRPr="00053374" w:rsidR="00053374">
        <w:t xml:space="preserve"> </w:t>
      </w:r>
      <w:r w:rsidR="00053374">
        <w:t xml:space="preserve">ton of </w:t>
      </w:r>
      <w:r w:rsidR="00E24E93">
        <w:t>CO</w:t>
      </w:r>
      <w:r w:rsidRPr="00E24E93" w:rsidR="00E24E93">
        <w:rPr>
          <w:vertAlign w:val="subscript"/>
        </w:rPr>
        <w:t>2</w:t>
      </w:r>
      <w:r w:rsidR="00E24E93">
        <w:t>e</w:t>
      </w:r>
      <w:r w:rsidR="008A6696">
        <w:t xml:space="preserve">. </w:t>
      </w:r>
    </w:p>
    <w:p w:rsidR="00795D5C" w:rsidRDefault="00795D5C" w14:paraId="241BF828" w14:textId="23D3C70C">
      <w:r>
        <w:t xml:space="preserve">This paper explores an </w:t>
      </w:r>
      <w:r w:rsidR="000F6E59">
        <w:t>innovative</w:t>
      </w:r>
      <w:r>
        <w:t xml:space="preserve"> scheme </w:t>
      </w:r>
      <w:r w:rsidR="00053374">
        <w:t>that mandates</w:t>
      </w:r>
      <w:r>
        <w:t xml:space="preserve"> oil </w:t>
      </w:r>
      <w:r w:rsidR="00053374">
        <w:t>producers to</w:t>
      </w:r>
      <w:r>
        <w:t xml:space="preserve"> operate, and maintain </w:t>
      </w:r>
      <w:r w:rsidR="0019280D">
        <w:t>wind turbines</w:t>
      </w:r>
      <w:r w:rsidR="00992FE3">
        <w:t xml:space="preserve"> </w:t>
      </w:r>
      <w:r>
        <w:t xml:space="preserve">at their extraction sites. </w:t>
      </w:r>
      <w:r w:rsidR="0019280D">
        <w:t>For every barrel of</w:t>
      </w:r>
      <w:r w:rsidR="009879A6">
        <w:t xml:space="preserve"> crude</w:t>
      </w:r>
      <w:r w:rsidR="0019280D">
        <w:t xml:space="preserve"> oil </w:t>
      </w:r>
      <w:r w:rsidR="008D1734">
        <w:t>produced</w:t>
      </w:r>
      <w:r w:rsidR="0019280D">
        <w:t>, they would</w:t>
      </w:r>
      <w:r w:rsidR="00053374">
        <w:t xml:space="preserve"> have to</w:t>
      </w:r>
      <w:r w:rsidR="0019280D">
        <w:t xml:space="preserve"> invest a fixed </w:t>
      </w:r>
      <w:r w:rsidR="00053374">
        <w:t xml:space="preserve">dollar </w:t>
      </w:r>
      <w:r w:rsidR="0019280D">
        <w:t>amount into</w:t>
      </w:r>
      <w:r w:rsidR="008A671B">
        <w:t xml:space="preserve"> building, maintaining, </w:t>
      </w:r>
      <w:r w:rsidR="000F6E59">
        <w:t>and operating</w:t>
      </w:r>
      <w:r w:rsidR="0019280D">
        <w:t xml:space="preserve"> wind turbine</w:t>
      </w:r>
      <w:r w:rsidR="000F6E59">
        <w:t>s</w:t>
      </w:r>
      <w:r w:rsidR="0019280D">
        <w:t>. Further</w:t>
      </w:r>
      <w:r w:rsidR="00A3786B">
        <w:t xml:space="preserve">, </w:t>
      </w:r>
      <w:r w:rsidR="0019280D">
        <w:t xml:space="preserve">oil </w:t>
      </w:r>
      <w:r w:rsidR="000115BD">
        <w:t>producers</w:t>
      </w:r>
      <w:r w:rsidR="00A3786B">
        <w:t xml:space="preserve"> would </w:t>
      </w:r>
      <w:r w:rsidR="000E2FDA">
        <w:t>have to reinvest a fraction of the revenues from the</w:t>
      </w:r>
      <w:r w:rsidR="0019280D">
        <w:t xml:space="preserve"> </w:t>
      </w:r>
      <w:r w:rsidR="00554854">
        <w:t>wind</w:t>
      </w:r>
      <w:r w:rsidR="008D1734">
        <w:t xml:space="preserve"> </w:t>
      </w:r>
      <w:r w:rsidR="0019280D">
        <w:t xml:space="preserve">power </w:t>
      </w:r>
      <w:r w:rsidR="000E2FDA">
        <w:t>into building more wind turbines</w:t>
      </w:r>
      <w:r w:rsidR="0019280D">
        <w:t xml:space="preserve">. The proposed </w:t>
      </w:r>
      <w:r>
        <w:t xml:space="preserve">scheme has four benefits: </w:t>
      </w:r>
    </w:p>
    <w:p w:rsidR="00795D5C" w:rsidP="00795D5C" w:rsidRDefault="00795D5C" w14:paraId="600BDD56" w14:textId="77777777">
      <w:pPr>
        <w:pStyle w:val="ListParagraph"/>
        <w:numPr>
          <w:ilvl w:val="0"/>
          <w:numId w:val="3"/>
        </w:numPr>
      </w:pPr>
      <w:r>
        <w:t>The money cannot be diverted away from environmental mitigation efforts,</w:t>
      </w:r>
    </w:p>
    <w:p w:rsidR="00795D5C" w:rsidP="00795D5C" w:rsidRDefault="00795D5C" w14:paraId="42371F08" w14:textId="77777777">
      <w:pPr>
        <w:pStyle w:val="ListParagraph"/>
        <w:numPr>
          <w:ilvl w:val="0"/>
          <w:numId w:val="3"/>
        </w:numPr>
      </w:pPr>
      <w:r>
        <w:t>The money is spent with the efficiency of the private sector,</w:t>
      </w:r>
    </w:p>
    <w:p w:rsidR="00795D5C" w:rsidP="00795D5C" w:rsidRDefault="000E2FDA" w14:paraId="57AE5A3C" w14:textId="12F7A696">
      <w:pPr>
        <w:pStyle w:val="ListParagraph"/>
        <w:numPr>
          <w:ilvl w:val="0"/>
          <w:numId w:val="3"/>
        </w:numPr>
      </w:pPr>
      <w:r>
        <w:t>Reinvesting revenues from the wind generation lowers the required per barrel investment</w:t>
      </w:r>
      <w:r w:rsidR="00795D5C">
        <w:t>, and</w:t>
      </w:r>
    </w:p>
    <w:p w:rsidR="00D52D78" w:rsidP="008E3AAA" w:rsidRDefault="000E2FDA" w14:paraId="4378B99A" w14:textId="3847B978">
      <w:pPr>
        <w:pStyle w:val="ListParagraph"/>
        <w:numPr>
          <w:ilvl w:val="0"/>
          <w:numId w:val="3"/>
        </w:numPr>
      </w:pPr>
      <w:r>
        <w:t xml:space="preserve">Locating the turbines at oil extraction sites avoids the traditional pitfall of wind projects: the </w:t>
      </w:r>
      <w:r w:rsidR="00795D5C">
        <w:t xml:space="preserve">public’s </w:t>
      </w:r>
      <w:r w:rsidR="008A671B">
        <w:t>“</w:t>
      </w:r>
      <w:r w:rsidR="00795D5C">
        <w:t>not-i</w:t>
      </w:r>
      <w:r>
        <w:t>n-my-back-yard</w:t>
      </w:r>
      <w:r w:rsidR="008A671B">
        <w:t>”</w:t>
      </w:r>
      <w:r>
        <w:t xml:space="preserve"> (NIMBY) attitude</w:t>
      </w:r>
      <w:r w:rsidR="00795D5C">
        <w:t>.</w:t>
      </w:r>
    </w:p>
    <w:p w:rsidRPr="003709F8" w:rsidR="003709F8" w:rsidRDefault="003E64D1" w14:paraId="67941588" w14:textId="45464F92">
      <w:r>
        <w:t xml:space="preserve">Nobel </w:t>
      </w:r>
      <w:r w:rsidR="009879A6">
        <w:t>Laureate</w:t>
      </w:r>
      <w:r>
        <w:t xml:space="preserve"> and climate change expert Mario Molina </w:t>
      </w:r>
      <w:r w:rsidR="009879A6">
        <w:t>opined</w:t>
      </w:r>
      <w:r>
        <w:t xml:space="preserve"> that</w:t>
      </w:r>
      <w:r w:rsidR="009879A6">
        <w:t xml:space="preserve"> future</w:t>
      </w:r>
      <w:r>
        <w:t xml:space="preserve"> mitigation and adaptation measures will be costly unless they are done creatively </w:t>
      </w:r>
      <w:r>
        <w:fldChar w:fldCharType="begin"/>
      </w:r>
      <w:r w:rsidR="000F6E59">
        <w:instrText xml:space="preserve"> ADDIN ZOTERO_ITEM CSL_CITATION {"citationID":"9k75403l9","properties":{"formattedCitation":"[9]","plainCitation":"[9]"},"citationItems":[{"id":2118,"uris":["http://zotero.org/users/1200139/items/J8X94JE2"],"uri":["http://zotero.org/users/1200139/items/J8X94JE2"],"itemData":{"id":2118,"type":"article-newspaper","title":"Paris climate talks: Nobel chemist optimistic on pledges","container-title":"Financial Times","source":"Financial Times","abstract":"The UN climate change talks which opens in Paris on Monday may not end up leading to a binding global treaty, but if the way the world tackled the hole in the ozone layer is anything to go by, that may not actually matter. According to Mario Molina,","URL":"http://www.ft.com/cms/s/0/2e0a5164-94e6-11e5-bd82-c1fb87bef7af.html#axzz3t00cnOKu","ISSN":"0307-1766","shortTitle":"Paris climate talks","author":[{"family":"Webber","given":"Jude"}],"issued":{"date-parts":[["2015",11,29]]},"accessed":{"date-parts":[["2015",11,30]]}}}],"schema":"https://github.com/citation-style-language/schema/raw/master/csl-citation.json"} </w:instrText>
      </w:r>
      <w:r>
        <w:fldChar w:fldCharType="separate"/>
      </w:r>
      <w:r w:rsidRPr="000F6E59" w:rsidR="000F6E59">
        <w:rPr>
          <w:rFonts w:ascii="Calibri" w:hAnsi="Calibri"/>
        </w:rPr>
        <w:t>[9]</w:t>
      </w:r>
      <w:r>
        <w:fldChar w:fldCharType="end"/>
      </w:r>
      <w:r>
        <w:t>. This paper evaluates one such creative option. W</w:t>
      </w:r>
      <w:r w:rsidR="003709F8">
        <w:t xml:space="preserve">e </w:t>
      </w:r>
      <w:r>
        <w:t>hypothesize</w:t>
      </w:r>
      <w:r w:rsidR="003709F8">
        <w:t xml:space="preserve"> that mandating oil </w:t>
      </w:r>
      <w:r w:rsidR="000115BD">
        <w:t>producers</w:t>
      </w:r>
      <w:r w:rsidR="003709F8">
        <w:t xml:space="preserve"> </w:t>
      </w:r>
      <w:r w:rsidR="000115BD">
        <w:t xml:space="preserve">to </w:t>
      </w:r>
      <w:r w:rsidR="003709F8">
        <w:t xml:space="preserve">invest in </w:t>
      </w:r>
      <w:r w:rsidR="00CD7864">
        <w:t xml:space="preserve">on-site </w:t>
      </w:r>
      <w:r w:rsidR="003709F8">
        <w:t>wind turbines</w:t>
      </w:r>
      <w:r w:rsidR="000115BD">
        <w:t xml:space="preserve"> would offset</w:t>
      </w:r>
      <w:r w:rsidR="003709F8">
        <w:t xml:space="preserve"> the </w:t>
      </w:r>
      <w:r w:rsidR="000115BD">
        <w:t>green</w:t>
      </w:r>
      <w:r w:rsidR="001C3F84">
        <w:t>house gas (GHG)</w:t>
      </w:r>
      <w:r w:rsidR="003709F8">
        <w:t xml:space="preserve"> emissions from the </w:t>
      </w:r>
      <w:r w:rsidR="006A2961">
        <w:t xml:space="preserve">production and </w:t>
      </w:r>
      <w:r w:rsidR="000115BD">
        <w:t>end-</w:t>
      </w:r>
      <w:r w:rsidR="006A2961">
        <w:t xml:space="preserve">use of </w:t>
      </w:r>
      <w:r w:rsidR="000115BD">
        <w:t>crude</w:t>
      </w:r>
      <w:r w:rsidR="003709F8">
        <w:t xml:space="preserve"> </w:t>
      </w:r>
      <w:r w:rsidR="00554854">
        <w:t xml:space="preserve">oil </w:t>
      </w:r>
      <w:r w:rsidR="000115BD">
        <w:t>from the oil sands</w:t>
      </w:r>
      <w:r w:rsidR="003709F8">
        <w:t xml:space="preserve">. We further hypothesize that such a plan is </w:t>
      </w:r>
      <w:r w:rsidR="00CD7864">
        <w:t xml:space="preserve">economically </w:t>
      </w:r>
      <w:r w:rsidR="003709F8">
        <w:t xml:space="preserve">feasible if oil </w:t>
      </w:r>
      <w:r w:rsidR="000115BD">
        <w:t>producers</w:t>
      </w:r>
      <w:r w:rsidR="003709F8">
        <w:t xml:space="preserve"> are also mandated to </w:t>
      </w:r>
      <w:r w:rsidR="000115BD">
        <w:t>reinvest</w:t>
      </w:r>
      <w:r w:rsidR="003709F8">
        <w:t xml:space="preserve"> a fraction of the</w:t>
      </w:r>
      <w:r w:rsidR="000115BD">
        <w:t xml:space="preserve"> revenue from the wind turbines</w:t>
      </w:r>
      <w:r w:rsidR="003709F8">
        <w:t xml:space="preserve"> in </w:t>
      </w:r>
      <w:r w:rsidR="00CD7864">
        <w:t xml:space="preserve">the installation of </w:t>
      </w:r>
      <w:r w:rsidR="003709F8">
        <w:t xml:space="preserve">more wind turbines. </w:t>
      </w:r>
    </w:p>
    <w:p w:rsidR="00864F1A" w:rsidP="008707C0" w:rsidRDefault="00FE0F20" w14:paraId="370ADEB8" w14:textId="77777777">
      <w:pPr>
        <w:pStyle w:val="Heading1"/>
      </w:pPr>
      <w:r>
        <w:lastRenderedPageBreak/>
        <w:t>Methods</w:t>
      </w:r>
    </w:p>
    <w:p w:rsidR="00FC7C50" w:rsidP="003B12EE" w:rsidRDefault="00FC7C50" w14:paraId="370F0A4B" w14:textId="77777777">
      <w:pPr>
        <w:pStyle w:val="Heading2"/>
      </w:pPr>
      <w:r>
        <w:t>An Excel-Based Modeling Tool</w:t>
      </w:r>
    </w:p>
    <w:p w:rsidRPr="00FC7C50" w:rsidR="00FC7C50" w:rsidP="009879A6" w:rsidRDefault="009879A6" w14:paraId="570AA3BB" w14:textId="6E41BDF5" w14:noSpellErr="1">
      <w:r>
        <w:rPr/>
        <w:t xml:space="preserve">Uncertainty is high with projects such as the one proposed in this paper; we address this uncertainty by clearly stating the values we have used in the model and by providing the </w:t>
      </w:r>
      <w:r w:rsidR="006F7EC1">
        <w:rPr/>
        <w:t xml:space="preserve">Microsoft Excel-based </w:t>
      </w:r>
      <w:r>
        <w:rPr/>
        <w:t xml:space="preserve">modeling tool in the </w:t>
      </w:r>
      <w:r w:rsidRPr="467B3829">
        <w:rPr>
          <w:i w:val="1"/>
          <w:iCs w:val="1"/>
        </w:rPr>
        <w:t>Supplemental Information</w:t>
      </w:r>
      <w:r>
        <w:rPr/>
        <w:t xml:space="preserve"> (SI) so that readers can adjust the model inputs to match their circumstances, location, or perspective on what the </w:t>
      </w:r>
      <w:r>
        <w:rPr/>
        <w:t xml:space="preserve">'</w:t>
      </w:r>
      <w:r>
        <w:rPr/>
        <w:t xml:space="preserve">correct’ number should have been for any one of the many estimations made in this paper (</w:t>
      </w:r>
      <w:r>
        <w:fldChar w:fldCharType="begin"/>
      </w:r>
      <w:r>
        <w:instrText xml:space="preserve"> REF _Ref435782807 \h </w:instrText>
      </w:r>
      <w:r>
        <w:fldChar w:fldCharType="separate"/>
      </w:r>
      <w:r w:rsidR="005E0ED3">
        <w:rPr/>
        <w:t xml:space="preserve">Figure </w:t>
      </w:r>
      <w:r w:rsidR="005E0ED3">
        <w:rPr>
          <w:noProof/>
        </w:rPr>
        <w:t>1</w:t>
      </w:r>
      <w:r>
        <w:fldChar w:fldCharType="end"/>
      </w:r>
      <w:r>
        <w:rPr/>
        <w:t xml:space="preserve">).  </w:t>
      </w:r>
      <w:r w:rsidR="001913DA">
        <w:rPr/>
        <w:t>(</w:t>
      </w:r>
      <w:r w:rsidR="00C63238">
        <w:rPr/>
        <w:t>For more details o</w:t>
      </w:r>
      <w:r w:rsidR="001913DA">
        <w:rPr/>
        <w:t>n</w:t>
      </w:r>
      <w:r w:rsidR="00C63238">
        <w:rPr/>
        <w:t xml:space="preserve"> fine-tuning the model</w:t>
      </w:r>
      <w:r w:rsidR="001913DA">
        <w:rPr/>
        <w:t>,</w:t>
      </w:r>
      <w:r w:rsidR="00C63238">
        <w:rPr/>
        <w:t xml:space="preserve"> see the SI.</w:t>
      </w:r>
      <w:r w:rsidR="001913DA">
        <w:rPr/>
        <w:t>)</w:t>
      </w:r>
    </w:p>
    <w:p w:rsidR="003D54E1" w:rsidP="00ED5CF5" w:rsidRDefault="003D54E1" w14:paraId="020C4E05" w14:textId="116CE412">
      <w:pPr>
        <w:pStyle w:val="Heading2"/>
      </w:pPr>
      <w:r>
        <w:t>The Use of U.S. Dollars for Currency Accounting</w:t>
      </w:r>
    </w:p>
    <w:p w:rsidR="003D54E1" w:rsidP="003D54E1" w:rsidRDefault="009879A6" w14:paraId="1F5E1E4D" w14:textId="348C0DB8">
      <w:r>
        <w:t>Most of the published cost and price estimates for wind turbines and crude oil are</w:t>
      </w:r>
      <w:r w:rsidR="003D54E1">
        <w:t xml:space="preserve"> reported in U.S. Dollars</w:t>
      </w:r>
      <w:r w:rsidR="008A671B">
        <w:t xml:space="preserve"> ($)</w:t>
      </w:r>
      <w:r w:rsidR="003D54E1">
        <w:t>. Given the volatility of the U.S.–Canada exchange rates from 2000</w:t>
      </w:r>
      <w:r w:rsidR="001913DA">
        <w:t>–</w:t>
      </w:r>
      <w:r w:rsidR="003D54E1">
        <w:t>2015, the model</w:t>
      </w:r>
      <w:r w:rsidR="001913DA">
        <w:t>’</w:t>
      </w:r>
      <w:r w:rsidR="003D54E1">
        <w:t>s accuracy would be compromised by</w:t>
      </w:r>
      <w:r>
        <w:t xml:space="preserve"> working in Canadian dollars</w:t>
      </w:r>
      <w:r w:rsidR="008A671B">
        <w:t xml:space="preserve"> (C$)</w:t>
      </w:r>
      <w:r>
        <w:t xml:space="preserve"> </w:t>
      </w:r>
      <w:r w:rsidR="00631FF3">
        <w:fldChar w:fldCharType="begin"/>
      </w:r>
      <w:r w:rsidR="000F6E59">
        <w:instrText xml:space="preserve"> ADDIN ZOTERO_ITEM CSL_CITATION {"citationID":"f7kr74o8p","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fldChar w:fldCharType="separate"/>
      </w:r>
      <w:r w:rsidRPr="000F6E59" w:rsidR="000F6E59">
        <w:rPr>
          <w:rFonts w:ascii="Calibri" w:hAnsi="Calibri"/>
        </w:rPr>
        <w:t>[10]</w:t>
      </w:r>
      <w:r w:rsidR="00631FF3">
        <w:fldChar w:fldCharType="end"/>
      </w:r>
      <w:r w:rsidR="003D54E1">
        <w:t>. Instead, U.S. Dollars are used exclusively and where needed converted for reference to Canadian dollars</w:t>
      </w:r>
      <w:r w:rsidR="00631FF3">
        <w:t xml:space="preserve"> using a rate of C$1 = 0.75$ </w:t>
      </w:r>
      <w:r w:rsidR="00631FF3">
        <w:fldChar w:fldCharType="begin"/>
      </w:r>
      <w:r w:rsidR="000F6E59">
        <w:instrText xml:space="preserve"> ADDIN ZOTERO_ITEM CSL_CITATION {"citationID":"19s4dhdkni","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fldChar w:fldCharType="separate"/>
      </w:r>
      <w:r w:rsidRPr="000F6E59" w:rsidR="000F6E59">
        <w:rPr>
          <w:rFonts w:ascii="Calibri" w:hAnsi="Calibri"/>
        </w:rPr>
        <w:t>[10]</w:t>
      </w:r>
      <w:r w:rsidR="00631FF3">
        <w:fldChar w:fldCharType="end"/>
      </w:r>
      <w:r w:rsidR="003D54E1">
        <w:t xml:space="preserve">. </w:t>
      </w:r>
      <w:r w:rsidR="00BD4613">
        <w:t>As such, these findings exclude currency exchange risk.</w:t>
      </w:r>
    </w:p>
    <w:p w:rsidR="00FE0F20" w:rsidP="003D54E1" w:rsidRDefault="002E76BB" w14:paraId="4E381785" w14:textId="1AC28F11">
      <w:pPr>
        <w:pStyle w:val="Heading2"/>
      </w:pPr>
      <w:r>
        <w:t>Accounting for the GHG</w:t>
      </w:r>
      <w:r w:rsidR="00FE0F20">
        <w:t xml:space="preserve"> Emissions of</w:t>
      </w:r>
      <w:r w:rsidR="000115BD">
        <w:t xml:space="preserve"> the</w:t>
      </w:r>
      <w:r w:rsidRPr="000115BD" w:rsidR="000115BD">
        <w:t xml:space="preserve"> </w:t>
      </w:r>
      <w:r w:rsidR="000115BD">
        <w:t xml:space="preserve">Athabasca </w:t>
      </w:r>
      <w:r w:rsidR="00FE0F20">
        <w:t>Oil Sands</w:t>
      </w:r>
    </w:p>
    <w:p w:rsidR="009879A6" w:rsidP="009879A6" w:rsidRDefault="009879A6" w14:paraId="0802380D" w14:textId="7493209B">
      <w:r>
        <w:t xml:space="preserve">To account for the climate impact of the </w:t>
      </w:r>
      <w:r w:rsidR="000115BD">
        <w:t>Athabasca</w:t>
      </w:r>
      <w:r>
        <w:t xml:space="preserve"> oil sands, we use the metric of </w:t>
      </w:r>
      <w:r w:rsidR="00E24E93">
        <w:t>CO</w:t>
      </w:r>
      <w:r w:rsidRPr="00E24E93" w:rsidR="00E24E93">
        <w:rPr>
          <w:vertAlign w:val="subscript"/>
        </w:rPr>
        <w:t>2</w:t>
      </w:r>
      <w:r w:rsidR="00E24E93">
        <w:t xml:space="preserve">e </w:t>
      </w:r>
      <w:r>
        <w:t xml:space="preserve">per barrel of refined </w:t>
      </w:r>
      <w:r w:rsidR="000115BD">
        <w:t xml:space="preserve">crude </w:t>
      </w:r>
      <w:r>
        <w:t>oil (CO</w:t>
      </w:r>
      <w:r w:rsidRPr="00FE0F20">
        <w:rPr>
          <w:vertAlign w:val="subscript"/>
        </w:rPr>
        <w:t>2</w:t>
      </w:r>
      <w:r>
        <w:t xml:space="preserve">e/bbl).  We account for these GHG emissions </w:t>
      </w:r>
      <w:r w:rsidR="000115BD">
        <w:t>by using</w:t>
      </w:r>
      <w:r>
        <w:t xml:space="preserve"> three categories: </w:t>
      </w:r>
    </w:p>
    <w:p w:rsidR="009879A6" w:rsidP="009879A6" w:rsidRDefault="009879A6" w14:paraId="582CECD0" w14:textId="6C0D2FDC">
      <w:pPr>
        <w:pStyle w:val="ListParagraph"/>
        <w:numPr>
          <w:ilvl w:val="0"/>
          <w:numId w:val="1"/>
        </w:numPr>
      </w:pPr>
      <w:r w:rsidRPr="00BF6B5C">
        <w:rPr>
          <w:i/>
        </w:rPr>
        <w:t>incremental emissions</w:t>
      </w:r>
      <w:r>
        <w:t>: the incremental emissions caused by production, upgrading, refining, and transportation of</w:t>
      </w:r>
      <w:r w:rsidR="000115BD">
        <w:t xml:space="preserve"> crude</w:t>
      </w:r>
      <w:r>
        <w:t xml:space="preserve"> oil from the oil sands, as compared to the 2005 average GHG emissions of </w:t>
      </w:r>
      <w:r w:rsidR="000115BD">
        <w:t xml:space="preserve">crude </w:t>
      </w:r>
      <w:r>
        <w:t xml:space="preserve">oil refined in the US; </w:t>
      </w:r>
    </w:p>
    <w:p w:rsidR="009879A6" w:rsidP="009879A6" w:rsidRDefault="009879A6" w14:paraId="4E85DA34" w14:textId="50F1FCF6">
      <w:pPr>
        <w:pStyle w:val="ListParagraph"/>
        <w:numPr>
          <w:ilvl w:val="0"/>
          <w:numId w:val="1"/>
        </w:numPr>
      </w:pPr>
      <w:r>
        <w:rPr>
          <w:i/>
        </w:rPr>
        <w:t xml:space="preserve">production emissions: </w:t>
      </w:r>
      <w:r>
        <w:t xml:space="preserve">the  total GHG emissions caused by production, upgrading, refining, and transportation of </w:t>
      </w:r>
      <w:r w:rsidR="000115BD">
        <w:t xml:space="preserve">crude </w:t>
      </w:r>
      <w:r>
        <w:t xml:space="preserve">oil from the oil sands (well-to-tank); and </w:t>
      </w:r>
    </w:p>
    <w:p w:rsidR="009879A6" w:rsidP="009879A6" w:rsidRDefault="009879A6" w14:paraId="0010D34A" w14:textId="2E48A33B">
      <w:pPr>
        <w:pStyle w:val="ListParagraph"/>
        <w:numPr>
          <w:ilvl w:val="0"/>
          <w:numId w:val="1"/>
        </w:numPr>
      </w:pPr>
      <w:r>
        <w:rPr>
          <w:i/>
        </w:rPr>
        <w:t xml:space="preserve">total emissions: </w:t>
      </w:r>
      <w:r>
        <w:t>the total GHG emissions caused by all steps from production through end consumption</w:t>
      </w:r>
      <w:r w:rsidR="000115BD">
        <w:t xml:space="preserve"> of crude oil from the oil sands</w:t>
      </w:r>
      <w:r>
        <w:t xml:space="preserve"> (well-to-wheel). </w:t>
      </w:r>
    </w:p>
    <w:p w:rsidR="00AA7F1C" w:rsidP="002E76BB" w:rsidRDefault="000115BD" w14:paraId="0C950F61" w14:textId="6DA2D07D">
      <w:r>
        <w:t>Among the m</w:t>
      </w:r>
      <w:r w:rsidR="00FC7C50">
        <w:t xml:space="preserve">any </w:t>
      </w:r>
      <w:r w:rsidR="004B2229">
        <w:t>meta-analyses o</w:t>
      </w:r>
      <w:r>
        <w:t xml:space="preserve">f the </w:t>
      </w:r>
      <w:r w:rsidR="004B2229">
        <w:t>emissions</w:t>
      </w:r>
      <w:r>
        <w:t xml:space="preserve"> of the Athabasca oil sands, </w:t>
      </w:r>
      <w:r w:rsidR="002217F5">
        <w:t>we</w:t>
      </w:r>
      <w:r w:rsidR="004B2229">
        <w:t xml:space="preserve"> used</w:t>
      </w:r>
      <w:r w:rsidR="00FC7C50">
        <w:t xml:space="preserve"> </w:t>
      </w:r>
      <w:r w:rsidR="001C3F84">
        <w:t>the</w:t>
      </w:r>
      <w:r w:rsidR="00FC7C50">
        <w:t xml:space="preserve"> IHS CERA </w:t>
      </w:r>
      <w:r w:rsidR="001C3F84">
        <w:t xml:space="preserve">report </w:t>
      </w:r>
      <w:r w:rsidR="00FC7C50">
        <w:t xml:space="preserve">because it was an independent report </w:t>
      </w:r>
      <w:r w:rsidR="002217F5">
        <w:t>that</w:t>
      </w:r>
      <w:r w:rsidR="004B2229">
        <w:t xml:space="preserve"> </w:t>
      </w:r>
      <w:r w:rsidR="00FC7C50">
        <w:t>use</w:t>
      </w:r>
      <w:r w:rsidR="00A3786B">
        <w:t>d</w:t>
      </w:r>
      <w:r w:rsidR="00FC7C50">
        <w:t xml:space="preserve"> units per barrel</w:t>
      </w:r>
      <w:r w:rsidR="00D9712E">
        <w:t xml:space="preserve"> of refined </w:t>
      </w:r>
      <w:r>
        <w:t xml:space="preserve">crude </w:t>
      </w:r>
      <w:r w:rsidR="00D9712E">
        <w:t>oil</w:t>
      </w:r>
      <w:r w:rsidR="00FC7C50">
        <w:t xml:space="preserve"> </w:t>
      </w:r>
      <w:r w:rsidR="00FC7C50">
        <w:fldChar w:fldCharType="begin"/>
      </w:r>
      <w:r w:rsidR="000F6E59">
        <w:instrText xml:space="preserve"> ADDIN ZOTERO_ITEM CSL_CITATION {"citationID":"1ajfl407o5","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C7C50">
        <w:fldChar w:fldCharType="separate"/>
      </w:r>
      <w:r w:rsidRPr="000F6E59" w:rsidR="000F6E59">
        <w:rPr>
          <w:rFonts w:ascii="Calibri" w:hAnsi="Calibri"/>
        </w:rPr>
        <w:t>[11]</w:t>
      </w:r>
      <w:r w:rsidR="00FC7C50">
        <w:fldChar w:fldCharType="end"/>
      </w:r>
      <w:r w:rsidR="00FC7C50">
        <w:t xml:space="preserve">. </w:t>
      </w:r>
      <w:r w:rsidR="00D9712E">
        <w:t xml:space="preserve">To aggregate the highly-varied estimates of </w:t>
      </w:r>
      <w:r>
        <w:t xml:space="preserve">the </w:t>
      </w:r>
      <w:r w:rsidR="00D9712E">
        <w:t>oil</w:t>
      </w:r>
      <w:r>
        <w:t xml:space="preserve"> </w:t>
      </w:r>
      <w:r w:rsidR="00D9712E">
        <w:t>sands</w:t>
      </w:r>
      <w:r>
        <w:t>’</w:t>
      </w:r>
      <w:r w:rsidR="00D9712E">
        <w:t xml:space="preserve"> emissions, w</w:t>
      </w:r>
      <w:r w:rsidR="004B2229">
        <w:t>e used</w:t>
      </w:r>
      <w:r w:rsidR="00BF6B5C">
        <w:t xml:space="preserve"> IHS </w:t>
      </w:r>
      <w:r w:rsidR="001D67F5">
        <w:t>CERA’s “average oil sands r</w:t>
      </w:r>
      <w:r w:rsidR="004B2229">
        <w:t>efined in the U</w:t>
      </w:r>
      <w:r>
        <w:t>.</w:t>
      </w:r>
      <w:r w:rsidR="004B2229">
        <w:t>S</w:t>
      </w:r>
      <w:r>
        <w:t>.</w:t>
      </w:r>
      <w:r w:rsidR="004B2229">
        <w:t xml:space="preserve"> </w:t>
      </w:r>
      <w:r>
        <w:t xml:space="preserve"> </w:t>
      </w:r>
      <w:r w:rsidR="004B2229">
        <w:t>(2011),”</w:t>
      </w:r>
      <w:r w:rsidR="00D9712E">
        <w:t xml:space="preserve"> which </w:t>
      </w:r>
      <w:r>
        <w:t>included</w:t>
      </w:r>
      <w:r w:rsidR="00D9712E">
        <w:t xml:space="preserve"> emissions from </w:t>
      </w:r>
      <w:r w:rsidR="008D2979">
        <w:t xml:space="preserve">production, upgrading, transport, refining, further transport, and </w:t>
      </w:r>
      <w:r>
        <w:t xml:space="preserve">the final </w:t>
      </w:r>
      <w:r w:rsidR="008D2979">
        <w:t>product</w:t>
      </w:r>
      <w:r>
        <w:t>’s</w:t>
      </w:r>
      <w:r w:rsidR="008D2979">
        <w:t xml:space="preserve"> combustion</w:t>
      </w:r>
      <w:r w:rsidR="00D9712E">
        <w:t xml:space="preserve">; it also accounted for the emissions associated with fuels used in </w:t>
      </w:r>
      <w:r w:rsidR="00E24E93">
        <w:t xml:space="preserve">production and upgrading of </w:t>
      </w:r>
      <w:r w:rsidR="00FC7C50">
        <w:t xml:space="preserve">the </w:t>
      </w:r>
      <w:r w:rsidR="00E24E93">
        <w:t xml:space="preserve">crude </w:t>
      </w:r>
      <w:r w:rsidR="00FC7C50">
        <w:t>oil</w:t>
      </w:r>
      <w:r w:rsidR="00D9712E">
        <w:t xml:space="preserve"> </w:t>
      </w:r>
      <w:r w:rsidR="00D9712E">
        <w:fldChar w:fldCharType="begin"/>
      </w:r>
      <w:r w:rsidR="000F6E59">
        <w:instrText xml:space="preserve"> ADDIN ZOTERO_ITEM CSL_CITATION {"citationID":"hk9MTjvh","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Pr="000F6E59" w:rsidR="000F6E59">
        <w:rPr>
          <w:rFonts w:ascii="Calibri" w:hAnsi="Calibri"/>
        </w:rPr>
        <w:t>[11]</w:t>
      </w:r>
      <w:r w:rsidR="00D9712E">
        <w:fldChar w:fldCharType="end"/>
      </w:r>
      <w:r w:rsidR="00FC7C50">
        <w:t xml:space="preserve">. </w:t>
      </w:r>
      <w:r w:rsidR="00D9712E">
        <w:t>T</w:t>
      </w:r>
      <w:r w:rsidR="001D67F5">
        <w:t>he incremental</w:t>
      </w:r>
      <w:r w:rsidR="00D9712E">
        <w:t xml:space="preserve"> emissions</w:t>
      </w:r>
      <w:r w:rsidR="001D67F5">
        <w:t>, production</w:t>
      </w:r>
      <w:r w:rsidR="00D9712E">
        <w:t xml:space="preserve"> emissions, </w:t>
      </w:r>
      <w:r w:rsidR="001D67F5">
        <w:t xml:space="preserve">and total emissions </w:t>
      </w:r>
      <w:r w:rsidR="00D9712E">
        <w:t>used in our model were</w:t>
      </w:r>
      <w:r w:rsidR="00E24E93">
        <w:t xml:space="preserve"> 70.8, 172</w:t>
      </w:r>
      <w:r w:rsidR="001D67F5">
        <w:t xml:space="preserve">, and 556 kg </w:t>
      </w:r>
      <w:r w:rsidR="00E24E93">
        <w:t>CO</w:t>
      </w:r>
      <w:r w:rsidRPr="00E24E93" w:rsidR="00E24E93">
        <w:rPr>
          <w:vertAlign w:val="subscript"/>
        </w:rPr>
        <w:t>2</w:t>
      </w:r>
      <w:r w:rsidR="00E24E93">
        <w:t>e</w:t>
      </w:r>
      <w:r w:rsidRPr="00EA62A0" w:rsidR="001D67F5">
        <w:t>/bbl</w:t>
      </w:r>
      <w:r w:rsidR="001D67F5">
        <w:t>, respectively</w:t>
      </w:r>
      <w:r w:rsidR="00D9712E">
        <w:t xml:space="preserve"> </w:t>
      </w:r>
      <w:r w:rsidR="00D9712E">
        <w:fldChar w:fldCharType="begin"/>
      </w:r>
      <w:r w:rsidR="000F6E59">
        <w:instrText xml:space="preserve"> ADDIN ZOTERO_ITEM CSL_CITATION {"citationID":"H8uoFHVl","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Pr="000F6E59" w:rsidR="000F6E59">
        <w:rPr>
          <w:rFonts w:ascii="Calibri" w:hAnsi="Calibri"/>
        </w:rPr>
        <w:t>[11]</w:t>
      </w:r>
      <w:r w:rsidR="00D9712E">
        <w:fldChar w:fldCharType="end"/>
      </w:r>
      <w:r w:rsidR="001D67F5">
        <w:t xml:space="preserve">. </w:t>
      </w:r>
    </w:p>
    <w:p w:rsidR="00C63238" w:rsidP="002E76BB" w:rsidRDefault="00C63238" w14:paraId="32EF7877" w14:textId="516395DB">
      <w:r>
        <w:t xml:space="preserve">The annual production of the oil sands was taken to be 676.4 million barrels per year </w:t>
      </w:r>
      <w:r>
        <w:fldChar w:fldCharType="begin"/>
      </w:r>
      <w:r w:rsidR="000F6E59">
        <w:instrText xml:space="preserve"> ADDIN ZOTERO_ITEM CSL_CITATION {"citationID":"18lsuol8ht","properties":{"formattedCitation":"[12]","plainCitation":"[12]"},"citationItems":[{"id":1961,"uris":["http://zotero.org/users/1200139/items/AWSU6BN3"],"uri":["http://zotero.org/users/1200139/items/AWSU6BN3"],"itemData":{"id":1961,"type":"report","title":"Oil Sands: The Resource","publisher":"Government of Alberta","URL":"http://oilsands.alberta.ca/FactSheets/Resource_FSht_Sep_2013_Online.pdf","author":[{"literal":"Government of Alberta"}],"issued":{"date-parts":[["2013",9]]},"accessed":{"date-parts":[["2015",9,21]]}}}],"schema":"https://github.com/citation-style-language/schema/raw/master/csl-citation.json"} </w:instrText>
      </w:r>
      <w:r>
        <w:fldChar w:fldCharType="separate"/>
      </w:r>
      <w:r w:rsidRPr="000F6E59" w:rsidR="000F6E59">
        <w:rPr>
          <w:rFonts w:ascii="Calibri" w:hAnsi="Calibri"/>
        </w:rPr>
        <w:t>[12]</w:t>
      </w:r>
      <w:r>
        <w:fldChar w:fldCharType="end"/>
      </w:r>
      <w:r>
        <w:t>, with a fixed annual growth rate of 1%</w:t>
      </w:r>
      <w:r w:rsidR="003E4B52">
        <w:t xml:space="preserve">. Given the volatility in global oil prices </w:t>
      </w:r>
      <w:r w:rsidR="001913DA">
        <w:t xml:space="preserve">from </w:t>
      </w:r>
      <w:r w:rsidR="003E4B52">
        <w:t xml:space="preserve">late 2014 through 2015, one prediction </w:t>
      </w:r>
      <w:r w:rsidR="00DE5F0F">
        <w:t>was</w:t>
      </w:r>
      <w:r w:rsidR="003E4B52">
        <w:t xml:space="preserve"> as credible as the next; 1% was chosen to ensure that the recommen</w:t>
      </w:r>
      <w:r w:rsidR="00E24E93">
        <w:t>dations d</w:t>
      </w:r>
      <w:r w:rsidR="00DE5F0F">
        <w:t>id</w:t>
      </w:r>
      <w:r w:rsidR="00E24E93">
        <w:t xml:space="preserve"> not rely on the projected growth</w:t>
      </w:r>
      <w:r w:rsidR="003E4B52">
        <w:t xml:space="preserve">. </w:t>
      </w:r>
    </w:p>
    <w:p w:rsidR="002E76BB" w:rsidP="008707C0" w:rsidRDefault="002E76BB" w14:paraId="4D7BA320" w14:textId="77777777">
      <w:pPr>
        <w:pStyle w:val="Heading2"/>
      </w:pPr>
      <w:r>
        <w:t>Accounting for the GHG Emissions of Wind Turbines</w:t>
      </w:r>
    </w:p>
    <w:p w:rsidR="00610A0B" w:rsidP="002E76BB" w:rsidRDefault="00AF2568" w14:paraId="1B2DE6E2" w14:textId="79C6C9CB">
      <w:r>
        <w:rPr/>
        <w:t xml:space="preserve">Raadal </w:t>
      </w:r>
      <w:r w:rsidR="00F275B6">
        <w:rPr/>
        <w:t xml:space="preserve">et al. </w:t>
      </w:r>
      <w:r>
        <w:rPr/>
        <w:t>reviewed 22 papers that assessed the GHG emissions associated with 1</w:t>
      </w:r>
      <w:r w:rsidR="00E24E93">
        <w:rPr/>
        <w:t>–</w:t>
      </w:r>
      <w:r>
        <w:rPr/>
        <w:t>5</w:t>
      </w:r>
      <w:r>
        <w:rPr/>
        <w:t xml:space="preserve"> </w:t>
      </w:r>
      <w:r>
        <w:rPr/>
        <w:t>MW tu</w:t>
      </w:r>
      <w:r w:rsidR="00E24E93">
        <w:rPr/>
        <w:t>rbines; they found a range of 4</w:t>
      </w:r>
      <w:r w:rsidR="00E24E93">
        <w:rPr/>
        <w:softHyphen/>
        <w:t>–</w:t>
      </w:r>
      <w:r>
        <w:rPr/>
        <w:t xml:space="preserve">22 </w:t>
      </w:r>
      <w:r w:rsidR="00FC7C50">
        <w:rPr/>
        <w:t xml:space="preserve">g </w:t>
      </w:r>
      <w:r w:rsidR="00E24E93">
        <w:rPr/>
        <w:t>CO</w:t>
      </w:r>
      <w:r w:rsidRPr="00E24E93" w:rsidR="00E24E93">
        <w:rPr>
          <w:vertAlign w:val="subscript"/>
        </w:rPr>
        <w:t>2</w:t>
      </w:r>
      <w:r w:rsidR="00E24E93">
        <w:rPr/>
        <w:t>e</w:t>
      </w:r>
      <w:r w:rsidR="00FC7C50">
        <w:rPr/>
        <w:t xml:space="preserve">/kWh </w:t>
      </w:r>
      <w:r>
        <w:rPr/>
        <w:t xml:space="preserve">with a mean of 10.4 g </w:t>
      </w:r>
      <w:r w:rsidR="002040BB">
        <w:rPr/>
        <w:t>CO</w:t>
      </w:r>
      <w:r w:rsidRPr="00FE0F20" w:rsidR="002040BB">
        <w:rPr>
          <w:vertAlign w:val="subscript"/>
        </w:rPr>
        <w:t>2</w:t>
      </w:r>
      <w:r w:rsidR="002040BB">
        <w:rPr/>
        <w:t>e</w:t>
      </w:r>
      <w:r>
        <w:rPr/>
        <w:t xml:space="preserve">/kWh </w:t>
      </w:r>
      <w:r>
        <w:fldChar w:fldCharType="begin"/>
      </w:r>
      <w:r w:rsidR="000F6E59">
        <w:instrText xml:space="preserve"> ADDIN ZOTERO_ITEM CSL_CITATION {"citationID":"141ult1oop","properties":{"formattedCitation":"[13]","plainCitation":"[13]"},"citationItems":[{"id":1955,"uris":["http://zotero.org/users/1200139/items/RRCQ8NBH"],"uri":["http://zotero.org/users/1200139/items/RRCQ8NBH"],"itemData":{"id":1955,"type":"article-journal","title":"Life cycle greenhouse gas (GHG) emissions from the generation of wind and hydro power","container-title":"Renewable and Sustainable Energy Reviews","page":"3417-3422","volume":"15","issue":"7","source":"ScienceDirect","abstract":"This paper presents a comprehensive overview of the life cycle GHG emissions from wind and hydro power generation, based on relevant published studies. Comparisons with conventional fossil, nuclear and other renewable generation systems are also presented, in order to put the GHG emissions of wind and hydro power in perspective.\n\nStudies on GHG emissions from wind and hydro power show large variations in GHG emissions, varying from 0.2 to 152 g CO2-equivalents per kW h. The main parameters affecting GHG emissions are also discussed in this article, in relation to these variations.\n\nThe wide ranging results indicate a need for stricter standardised rules and requirements for life-cycle assessments (LCAs), in order to differentiate between variations due to methodological disparities and those due to real differences in performance of the plants. Since LCAs are resource- and time-intensive, development of generic GHG results for each technology could be an alternative to developing specific data for each plant. This would require the definition of typical parameters for each technology, for example a typical capacity factor for wind power. Such generic data would be useful in documenting GHG emissions from electricity generation for electricity trading purposes.","DOI":"10.1016/j.rser.2011.05.001","ISSN":"1364-0321","journalAbbreviation":"Renewable and Sustainable Energy Reviews","author":[{"family":"Raadal","given":"Hanne Lerche"},{"family":"Gagnon","given":"Luc"},{"family":"Modahl","given":"Ingunn Saur"},{"family":"Hanssen","given":"Ole Jørgen"}],"issued":{"date-parts":[["2011",9]]}}}],"schema":"https://github.com/citation-style-language/schema/raw/master/csl-citation.json"} </w:instrText>
      </w:r>
      <w:r>
        <w:fldChar w:fldCharType="separate"/>
      </w:r>
      <w:r w:rsidRPr="467B3829" w:rsidR="000F6E59">
        <w:rPr>
          <w:rFonts w:ascii="Calibri" w:hAnsi="Calibri" w:eastAsia="Calibri" w:cs="Calibri"/>
        </w:rPr>
        <w:t>[13]</w:t>
      </w:r>
      <w:r>
        <w:fldChar w:fldCharType="end"/>
      </w:r>
      <w:r>
        <w:rPr/>
        <w:t>. This simple number however neglects the strong dependency on the capacity factor</w:t>
      </w:r>
      <w:r w:rsidR="00FC7C50">
        <w:rPr/>
        <w:t>, as does the model</w:t>
      </w:r>
      <w:r w:rsidR="00BB5FD6">
        <w:rPr/>
        <w:t xml:space="preserve"> presented herein</w:t>
      </w:r>
      <w:r>
        <w:rPr/>
        <w:t xml:space="preserve">. </w:t>
      </w:r>
    </w:p>
    <w:p w:rsidR="00610A0B" w:rsidP="008707C0" w:rsidRDefault="00610A0B" w14:paraId="4AFF20ED" w14:textId="77777777">
      <w:pPr>
        <w:pStyle w:val="Heading2"/>
      </w:pPr>
      <w:r>
        <w:lastRenderedPageBreak/>
        <w:t>Emissions Offsets for Electricity Generation</w:t>
      </w:r>
    </w:p>
    <w:p w:rsidR="009C2810" w:rsidP="002E76BB" w:rsidRDefault="001C3F84" w14:paraId="389F001C" w14:textId="45B51449">
      <w:r>
        <w:t>W</w:t>
      </w:r>
      <w:r w:rsidR="00BC13CD">
        <w:t xml:space="preserve">ind energy </w:t>
      </w:r>
      <w:r>
        <w:t xml:space="preserve">generation </w:t>
      </w:r>
      <w:r w:rsidR="00BC13CD">
        <w:t>has a net positive b</w:t>
      </w:r>
      <w:r w:rsidR="008B1F5B">
        <w:t>enefit</w:t>
      </w:r>
      <w:r w:rsidR="00BC13CD">
        <w:t xml:space="preserve"> on GHG emissions</w:t>
      </w:r>
      <w:r w:rsidR="008B1F5B">
        <w:t xml:space="preserve"> </w:t>
      </w:r>
      <w:r w:rsidR="00DE5F0F">
        <w:t xml:space="preserve">only </w:t>
      </w:r>
      <w:r w:rsidR="008B1F5B">
        <w:t xml:space="preserve">when a </w:t>
      </w:r>
      <w:r w:rsidR="00610A0B">
        <w:t xml:space="preserve">generation technology </w:t>
      </w:r>
      <w:r w:rsidR="00DE5F0F">
        <w:t>which emits more</w:t>
      </w:r>
      <w:r w:rsidR="009209C2">
        <w:t xml:space="preserve"> </w:t>
      </w:r>
      <w:r w:rsidR="00610A0B">
        <w:t xml:space="preserve">can be turned off. </w:t>
      </w:r>
      <w:r w:rsidR="00DE5F0F">
        <w:t xml:space="preserve">In the case of this </w:t>
      </w:r>
      <w:r w:rsidR="009C2810">
        <w:t>first-order model, we assumed that the GHG intensity of the generation technology that would be turned off would be the average GHG intensity of the region</w:t>
      </w:r>
      <w:r w:rsidR="00BC13CD">
        <w:t xml:space="preserve"> to which the power was transmitted</w:t>
      </w:r>
      <w:r w:rsidR="009C2810">
        <w:t xml:space="preserve">. </w:t>
      </w:r>
      <w:r w:rsidR="00BC13CD">
        <w:t>T</w:t>
      </w:r>
      <w:r w:rsidR="00610A0B">
        <w:t xml:space="preserve">he scale of wind production proposed in this model </w:t>
      </w:r>
      <w:r w:rsidR="00BC13CD">
        <w:t>required</w:t>
      </w:r>
      <w:r w:rsidR="009C2810">
        <w:t xml:space="preserve"> transmission over long distances to different regions.</w:t>
      </w:r>
      <w:r w:rsidR="00610A0B">
        <w:t xml:space="preserve"> </w:t>
      </w:r>
      <w:r w:rsidR="009C2810">
        <w:t>Our first</w:t>
      </w:r>
      <w:r w:rsidR="008610E2">
        <w:t>-</w:t>
      </w:r>
      <w:r w:rsidR="009C2810">
        <w:t>order model considered only five levels of resolution for the destination of the wind energy: onsite electricity usage, Alberta’s grid, the rest of Canada, California, and the rest of the United States</w:t>
      </w:r>
      <w:r w:rsidR="00BD0937">
        <w:t xml:space="preserve"> (</w:t>
      </w:r>
      <w:r w:rsidR="003B60C5">
        <w:fldChar w:fldCharType="begin"/>
      </w:r>
      <w:r w:rsidR="003B60C5">
        <w:instrText xml:space="preserve"> REF _Ref435006677 \h </w:instrText>
      </w:r>
      <w:r w:rsidR="003B60C5">
        <w:fldChar w:fldCharType="separate"/>
      </w:r>
      <w:r w:rsidR="005E0ED3">
        <w:t xml:space="preserve">Table </w:t>
      </w:r>
      <w:r w:rsidR="005E0ED3">
        <w:rPr>
          <w:noProof/>
        </w:rPr>
        <w:t>1</w:t>
      </w:r>
      <w:r w:rsidR="003B60C5">
        <w:fldChar w:fldCharType="end"/>
      </w:r>
      <w:r w:rsidR="00BD0937">
        <w:t>)</w:t>
      </w:r>
      <w:r w:rsidR="009C2810">
        <w:t xml:space="preserve">. </w:t>
      </w:r>
    </w:p>
    <w:p w:rsidR="00610A0B" w:rsidP="008707C0" w:rsidRDefault="00610A0B" w14:paraId="46D40E1C" w14:textId="77777777">
      <w:pPr>
        <w:pStyle w:val="Heading2"/>
      </w:pPr>
      <w:r>
        <w:t>Grid Capacity</w:t>
      </w:r>
    </w:p>
    <w:p w:rsidR="00165741" w:rsidP="002E76BB" w:rsidRDefault="00610A0B" w14:paraId="502E1D24" w14:textId="21E755E7">
      <w:r>
        <w:t>Because of the variability of wind power, a grid supplied by 100% wind from a sin</w:t>
      </w:r>
      <w:r w:rsidR="00165741">
        <w:t xml:space="preserve">gle geographic location would </w:t>
      </w:r>
      <w:r>
        <w:t xml:space="preserve">be unstable. </w:t>
      </w:r>
      <w:r w:rsidR="00A50D8A">
        <w:t>Electricity system operators compensate for this instability in two ways: first</w:t>
      </w:r>
      <w:r w:rsidR="00DB4819">
        <w:t>,</w:t>
      </w:r>
      <w:r w:rsidR="00A50D8A">
        <w:t xml:space="preserve"> by limiting the total percent of wind power they allow into their system</w:t>
      </w:r>
      <w:r w:rsidR="00ED0AAA">
        <w:t xml:space="preserve">; </w:t>
      </w:r>
      <w:r w:rsidR="00A50D8A">
        <w:t>and second</w:t>
      </w:r>
      <w:r w:rsidR="00DB4819">
        <w:t>,</w:t>
      </w:r>
      <w:r w:rsidR="00A50D8A">
        <w:t xml:space="preserve"> by purchasing dispatch</w:t>
      </w:r>
      <w:r w:rsidR="002509D7">
        <w:t>a</w:t>
      </w:r>
      <w:r w:rsidR="00A50D8A">
        <w:t xml:space="preserve">ble generation to supplement </w:t>
      </w:r>
      <w:r w:rsidR="00DE5F0F">
        <w:t>for when</w:t>
      </w:r>
      <w:r w:rsidR="00A50D8A">
        <w:t xml:space="preserve"> the wind is not blowing. This model does not account for the emissions associated with this dispatchable generation; it is </w:t>
      </w:r>
      <w:r w:rsidR="00DB4819">
        <w:t xml:space="preserve">therefore, </w:t>
      </w:r>
      <w:r w:rsidR="00A50D8A">
        <w:t>implicitly</w:t>
      </w:r>
      <w:r w:rsidR="00ED0AAA">
        <w:t xml:space="preserve"> </w:t>
      </w:r>
      <w:r w:rsidR="00A50D8A">
        <w:t xml:space="preserve">assumed to </w:t>
      </w:r>
      <w:r w:rsidR="00DB4819">
        <w:t xml:space="preserve">have the same GHG intensity as the region’s </w:t>
      </w:r>
      <w:r w:rsidR="00DE5F0F">
        <w:t>existing</w:t>
      </w:r>
      <w:r w:rsidR="00A50D8A">
        <w:t xml:space="preserve"> generation mix. </w:t>
      </w:r>
    </w:p>
    <w:p w:rsidR="00BF0750" w:rsidP="002E76BB" w:rsidRDefault="00BA5A1C" w14:paraId="1420C72C" w14:textId="710359E5">
      <w:r>
        <w:t>The</w:t>
      </w:r>
      <w:r w:rsidR="00613ADC">
        <w:t xml:space="preserve"> model dispatches electricity to differ</w:t>
      </w:r>
      <w:r w:rsidR="00DE5F0F">
        <w:t>ent regions according to a user-</w:t>
      </w:r>
      <w:r w:rsidR="00613ADC">
        <w:t>definable transmission priority. When one region reaches its maximum capacity for wind power, here assumed to be 20%</w:t>
      </w:r>
      <w:r w:rsidR="00D9712E">
        <w:t xml:space="preserve"> </w:t>
      </w:r>
      <w:r w:rsidR="00593BB6">
        <w:fldChar w:fldCharType="begin"/>
      </w:r>
      <w:r w:rsidR="000F6E59">
        <w:instrText xml:space="preserve"> ADDIN ZOTERO_ITEM CSL_CITATION {"citationID":"14rsphdj9e","properties":{"formattedCitation":"[14]","plainCitation":"[14]"},"citationItems":[{"id":2082,"uris":["http://zotero.org/users/1200139/items/PTNRMBZR"],"uri":["http://zotero.org/users/1200139/items/PTNRMBZR"],"itemData":{"id":2082,"type":"article-journal","title":"Technical challenges associated with the integration of wind power into power systems","container-title":"Renewable and Sustainable Energy Reviews","page":"852-863","volume":"12","issue":"3","source":"ScienceDirect","abstract":"Wind power is going through a very rapid development. It is among the fastest growing power sources in the world, the technology is being developed rapidly and wind power is supplying significant shares of the energy in large regions. The integration of wind power in the power system is now an issue in order to optimize the utilization of the resource and to continue the high rate of installation of wind generating capacity, which is necessary so as to achieve the goals of sustainability and security of supply. This paper presents the main technical challenges that are associated with the integration of wind power into power systems. These challenges include effects of wind power on the power system, the power system operating cost, power quality, power imbalances, power system dynamics, and impacts on transmission planning. The main conclusion is that wind power's impacts on system operating costs are small at low wind penetrations (about 5% or less). At higher wind penetrations, the impact will be higher, although current results suggest the impact remains moderate with penetrations approaching 20%. In addition, the paper presents the technology and expectations of wind forecasting as well as cases where wind power curtailment could arise. Future research directions for a better understanding of the factors influencing the increased integration of wind power into power systems are also provided.","DOI":"10.1016/j.rser.2006.10.007","ISSN":"1364-0321","journalAbbreviation":"Renewable and Sustainable Energy Reviews","author":[{"family":"Georgilakis","given":"Pavlos S."}],"issued":{"date-parts":[["2008",4]]}}}],"schema":"https://github.com/citation-style-language/schema/raw/master/csl-citation.json"} </w:instrText>
      </w:r>
      <w:r w:rsidR="00593BB6">
        <w:fldChar w:fldCharType="separate"/>
      </w:r>
      <w:r w:rsidRPr="000F6E59" w:rsidR="000F6E59">
        <w:rPr>
          <w:rFonts w:ascii="Calibri" w:hAnsi="Calibri"/>
        </w:rPr>
        <w:t>[14]</w:t>
      </w:r>
      <w:r w:rsidR="00593BB6">
        <w:fldChar w:fldCharType="end"/>
      </w:r>
      <w:r w:rsidR="00593BB6">
        <w:t>, the</w:t>
      </w:r>
      <w:r w:rsidR="00613ADC">
        <w:t xml:space="preserve"> model then starts to build transmission lines to the next best option.</w:t>
      </w:r>
      <w:r w:rsidR="00165741">
        <w:t xml:space="preserve"> </w:t>
      </w:r>
      <w:r w:rsidR="003B60C5">
        <w:t xml:space="preserve">Transmission priorities and the current fraction of </w:t>
      </w:r>
      <w:r w:rsidR="00DE5F0F">
        <w:t xml:space="preserve">wind-supply in </w:t>
      </w:r>
      <w:r w:rsidR="003B60C5">
        <w:t xml:space="preserve">different grids is summarized in </w:t>
      </w:r>
      <w:r w:rsidR="003B60C5">
        <w:fldChar w:fldCharType="begin"/>
      </w:r>
      <w:r w:rsidR="003B60C5">
        <w:instrText xml:space="preserve"> REF _Ref435006677 \h </w:instrText>
      </w:r>
      <w:r w:rsidR="003B60C5">
        <w:fldChar w:fldCharType="separate"/>
      </w:r>
      <w:r w:rsidR="005E0ED3">
        <w:t xml:space="preserve">Table </w:t>
      </w:r>
      <w:r w:rsidR="005E0ED3">
        <w:rPr>
          <w:noProof/>
        </w:rPr>
        <w:t>1</w:t>
      </w:r>
      <w:r w:rsidR="003B60C5">
        <w:fldChar w:fldCharType="end"/>
      </w:r>
      <w:r w:rsidR="003B60C5">
        <w:t>.</w:t>
      </w:r>
      <w:r>
        <w:t xml:space="preserve"> </w:t>
      </w:r>
    </w:p>
    <w:p w:rsidR="003E1424" w:rsidP="003E1424" w:rsidRDefault="003E1424" w14:paraId="48859556" w14:textId="77777777">
      <w:pPr>
        <w:pStyle w:val="Caption"/>
        <w:keepNext/>
      </w:pPr>
      <w:bookmarkStart w:name="_Ref435006677" w:id="0"/>
      <w:r>
        <w:t xml:space="preserve">Table </w:t>
      </w:r>
      <w:fldSimple w:instr=" SEQ Table \* ARABIC ">
        <w:r w:rsidR="005E0ED3">
          <w:rPr>
            <w:noProof/>
          </w:rPr>
          <w:t>1</w:t>
        </w:r>
      </w:fldSimple>
      <w:bookmarkEnd w:id="0"/>
      <w:r>
        <w:t>: Capacity and GHG intensity of North American grids</w:t>
      </w:r>
    </w:p>
    <w:tbl>
      <w:tblPr>
        <w:tblStyle w:val="TableGrid"/>
        <w:tblpPr w:leftFromText="180" w:rightFromText="180" w:vertAnchor="text" w:horzAnchor="margin" w:tblpY="-26"/>
        <w:tblW w:w="9350" w:type="dxa"/>
        <w:tblLook w:val="04A0" w:firstRow="1" w:lastRow="0" w:firstColumn="1" w:lastColumn="0" w:noHBand="0" w:noVBand="1"/>
      </w:tblPr>
      <w:tblGrid>
        <w:gridCol w:w="1525"/>
        <w:gridCol w:w="1388"/>
        <w:gridCol w:w="1492"/>
        <w:gridCol w:w="1440"/>
        <w:gridCol w:w="1710"/>
        <w:gridCol w:w="1795"/>
      </w:tblGrid>
      <w:tr w:rsidR="0010631D" w:rsidTr="0010631D" w14:paraId="17C48067" w14:textId="77777777">
        <w:trPr>
          <w:trHeight w:val="555"/>
        </w:trPr>
        <w:tc>
          <w:tcPr>
            <w:tcW w:w="1525" w:type="dxa"/>
          </w:tcPr>
          <w:p w:rsidR="0010631D" w:rsidP="00223A53" w:rsidRDefault="0010631D" w14:paraId="47BEE07B" w14:textId="77777777">
            <w:pPr>
              <w:jc w:val="left"/>
            </w:pPr>
            <w:r>
              <w:t>Location</w:t>
            </w:r>
          </w:p>
        </w:tc>
        <w:tc>
          <w:tcPr>
            <w:tcW w:w="1388" w:type="dxa"/>
          </w:tcPr>
          <w:p w:rsidR="0010631D" w:rsidP="00223A53" w:rsidRDefault="0010631D" w14:paraId="00B6992B" w14:textId="77777777">
            <w:pPr>
              <w:jc w:val="left"/>
            </w:pPr>
            <w:r>
              <w:t>Transmission Priority</w:t>
            </w:r>
          </w:p>
        </w:tc>
        <w:tc>
          <w:tcPr>
            <w:tcW w:w="1492" w:type="dxa"/>
          </w:tcPr>
          <w:p w:rsidR="0010631D" w:rsidP="00223A53" w:rsidRDefault="0010631D" w14:paraId="781EA8DC" w14:textId="77777777">
            <w:pPr>
              <w:jc w:val="left"/>
            </w:pPr>
            <w:r>
              <w:t>Nominal Distance (km)</w:t>
            </w:r>
          </w:p>
        </w:tc>
        <w:tc>
          <w:tcPr>
            <w:tcW w:w="1440" w:type="dxa"/>
          </w:tcPr>
          <w:p w:rsidR="0010631D" w:rsidP="00223A53" w:rsidRDefault="0010631D" w14:paraId="4B410080" w14:textId="77777777">
            <w:pPr>
              <w:jc w:val="left"/>
            </w:pPr>
            <w:r>
              <w:t>Average Yearly Load (GW)</w:t>
            </w:r>
          </w:p>
        </w:tc>
        <w:tc>
          <w:tcPr>
            <w:tcW w:w="1710" w:type="dxa"/>
          </w:tcPr>
          <w:p w:rsidR="0010631D" w:rsidP="00DE5F0F" w:rsidRDefault="0010631D" w14:paraId="17BD0831" w14:textId="30E47161">
            <w:pPr>
              <w:jc w:val="left"/>
            </w:pPr>
            <w:r>
              <w:t>GHG Intensity</w:t>
            </w:r>
            <w:r>
              <w:br/>
            </w:r>
            <w:r>
              <w:t>(MT CO</w:t>
            </w:r>
            <w:r w:rsidR="00DE5F0F">
              <w:rPr>
                <w:vertAlign w:val="subscript"/>
              </w:rPr>
              <w:t>2</w:t>
            </w:r>
            <w:r w:rsidRPr="00143C76">
              <w:t>e</w:t>
            </w:r>
            <w:r>
              <w:t>/GW-year)</w:t>
            </w:r>
          </w:p>
        </w:tc>
        <w:tc>
          <w:tcPr>
            <w:tcW w:w="1795" w:type="dxa"/>
          </w:tcPr>
          <w:p w:rsidR="0010631D" w:rsidP="00223A53" w:rsidRDefault="0010631D" w14:paraId="49F00389" w14:textId="77777777">
            <w:pPr>
              <w:jc w:val="left"/>
            </w:pPr>
            <w:r>
              <w:t>Current Wind Fraction</w:t>
            </w:r>
          </w:p>
        </w:tc>
      </w:tr>
      <w:tr w:rsidR="0010631D" w:rsidTr="0010631D" w14:paraId="36A47635" w14:textId="77777777">
        <w:trPr>
          <w:trHeight w:val="269"/>
        </w:trPr>
        <w:tc>
          <w:tcPr>
            <w:tcW w:w="1525" w:type="dxa"/>
          </w:tcPr>
          <w:p w:rsidR="0010631D" w:rsidP="00223A53" w:rsidRDefault="0010631D" w14:paraId="687EBCE4" w14:textId="77777777">
            <w:pPr>
              <w:jc w:val="left"/>
            </w:pPr>
            <w:r>
              <w:t>Onsite Usage</w:t>
            </w:r>
          </w:p>
        </w:tc>
        <w:tc>
          <w:tcPr>
            <w:tcW w:w="1388" w:type="dxa"/>
          </w:tcPr>
          <w:p w:rsidR="0010631D" w:rsidP="00223A53" w:rsidRDefault="0010631D" w14:paraId="61216FFC" w14:textId="77777777">
            <w:pPr>
              <w:jc w:val="left"/>
            </w:pPr>
            <w:r>
              <w:t>1</w:t>
            </w:r>
          </w:p>
        </w:tc>
        <w:tc>
          <w:tcPr>
            <w:tcW w:w="1492" w:type="dxa"/>
          </w:tcPr>
          <w:p w:rsidR="0010631D" w:rsidP="00223A53" w:rsidRDefault="0010631D" w14:paraId="5AD20BBC" w14:textId="77777777">
            <w:pPr>
              <w:jc w:val="left"/>
            </w:pPr>
            <w:r>
              <w:t>0</w:t>
            </w:r>
          </w:p>
        </w:tc>
        <w:tc>
          <w:tcPr>
            <w:tcW w:w="1440" w:type="dxa"/>
          </w:tcPr>
          <w:p w:rsidRPr="00BF0750" w:rsidR="0010631D" w:rsidP="00223A53" w:rsidRDefault="0010631D" w14:paraId="4719086F" w14:textId="77777777">
            <w:pPr>
              <w:jc w:val="left"/>
            </w:pPr>
            <w:r>
              <w:t>1.1 [see SI]</w:t>
            </w:r>
          </w:p>
        </w:tc>
        <w:tc>
          <w:tcPr>
            <w:tcW w:w="1710" w:type="dxa"/>
          </w:tcPr>
          <w:p w:rsidRPr="006E20B2" w:rsidR="0010631D" w:rsidP="00055613" w:rsidRDefault="0010631D" w14:paraId="26655BB3" w14:textId="5100FABA">
            <w:pPr>
              <w:jc w:val="left"/>
            </w:pPr>
            <w:r>
              <w:t>2</w:t>
            </w:r>
            <w:r w:rsidR="00055613">
              <w:t>.</w:t>
            </w:r>
            <w:r>
              <w:t>89 [see SI]</w:t>
            </w:r>
          </w:p>
        </w:tc>
        <w:tc>
          <w:tcPr>
            <w:tcW w:w="1795" w:type="dxa"/>
          </w:tcPr>
          <w:p w:rsidRPr="00395E26" w:rsidR="0010631D" w:rsidP="00223A53" w:rsidRDefault="0010631D" w14:paraId="197B9F8C" w14:textId="77777777">
            <w:pPr>
              <w:jc w:val="left"/>
            </w:pPr>
            <w:r w:rsidRPr="00395E26">
              <w:t>0%</w:t>
            </w:r>
            <w:r>
              <w:t xml:space="preserve"> [see SI]</w:t>
            </w:r>
          </w:p>
        </w:tc>
      </w:tr>
      <w:tr w:rsidR="0010631D" w:rsidTr="0010631D" w14:paraId="1464CB69" w14:textId="77777777">
        <w:trPr>
          <w:trHeight w:val="137"/>
        </w:trPr>
        <w:tc>
          <w:tcPr>
            <w:tcW w:w="1525" w:type="dxa"/>
          </w:tcPr>
          <w:p w:rsidR="0010631D" w:rsidP="00223A53" w:rsidRDefault="0010631D" w14:paraId="5E579982" w14:textId="77777777">
            <w:pPr>
              <w:jc w:val="left"/>
            </w:pPr>
            <w:r>
              <w:t>Alberta (AB)</w:t>
            </w:r>
          </w:p>
        </w:tc>
        <w:tc>
          <w:tcPr>
            <w:tcW w:w="1388" w:type="dxa"/>
          </w:tcPr>
          <w:p w:rsidR="0010631D" w:rsidP="00223A53" w:rsidRDefault="0010631D" w14:paraId="61A8EA4A" w14:textId="77777777">
            <w:pPr>
              <w:jc w:val="left"/>
            </w:pPr>
            <w:r>
              <w:t>2</w:t>
            </w:r>
          </w:p>
        </w:tc>
        <w:tc>
          <w:tcPr>
            <w:tcW w:w="1492" w:type="dxa"/>
          </w:tcPr>
          <w:p w:rsidR="0010631D" w:rsidP="00223A53" w:rsidRDefault="0010631D" w14:paraId="2830FF76" w14:textId="77777777">
            <w:pPr>
              <w:jc w:val="left"/>
            </w:pPr>
            <w:r>
              <w:t>500</w:t>
            </w:r>
          </w:p>
        </w:tc>
        <w:tc>
          <w:tcPr>
            <w:tcW w:w="1440" w:type="dxa"/>
          </w:tcPr>
          <w:p w:rsidRPr="008A0588" w:rsidR="0010631D" w:rsidP="00223A53" w:rsidRDefault="0010631D" w14:paraId="7AC51EE4" w14:textId="4417F8D9">
            <w:pPr>
              <w:jc w:val="left"/>
              <w:rPr>
                <w:i/>
              </w:rPr>
            </w:pPr>
            <w:r>
              <w:t xml:space="preserve">8.8 </w:t>
            </w:r>
            <w:r>
              <w:fldChar w:fldCharType="begin"/>
            </w:r>
            <w:r w:rsidR="00433252">
              <w:instrText xml:space="preserve"> ADDIN ZOTERO_ITEM CSL_CITATION {"citationID":"arpror5g1","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fldChar w:fldCharType="separate"/>
            </w:r>
            <w:r w:rsidRPr="00433252" w:rsidR="00433252">
              <w:rPr>
                <w:rFonts w:ascii="Calibri" w:hAnsi="Calibri"/>
              </w:rPr>
              <w:t>[15]</w:t>
            </w:r>
            <w:r>
              <w:fldChar w:fldCharType="end"/>
            </w:r>
            <w:r>
              <w:t xml:space="preserve"> </w:t>
            </w:r>
          </w:p>
        </w:tc>
        <w:tc>
          <w:tcPr>
            <w:tcW w:w="1710" w:type="dxa"/>
          </w:tcPr>
          <w:p w:rsidR="0010631D" w:rsidP="00055613" w:rsidRDefault="0010631D" w14:paraId="773F068A" w14:textId="4FB5B8E8">
            <w:pPr>
              <w:jc w:val="left"/>
            </w:pPr>
            <w:r>
              <w:t>7</w:t>
            </w:r>
            <w:r w:rsidR="00055613">
              <w:t>.</w:t>
            </w:r>
            <w:r>
              <w:t xml:space="preserve">54 </w:t>
            </w:r>
            <w:r>
              <w:fldChar w:fldCharType="begin"/>
            </w:r>
            <w:r w:rsidR="00433252">
              <w:instrText xml:space="preserve"> ADDIN ZOTERO_ITEM CSL_CITATION {"citationID":"mcn31nn9i","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fldChar w:fldCharType="separate"/>
            </w:r>
            <w:r w:rsidRPr="00433252" w:rsidR="00433252">
              <w:rPr>
                <w:rFonts w:ascii="Calibri" w:hAnsi="Calibri"/>
              </w:rPr>
              <w:t>[16]</w:t>
            </w:r>
            <w:r>
              <w:fldChar w:fldCharType="end"/>
            </w:r>
          </w:p>
        </w:tc>
        <w:tc>
          <w:tcPr>
            <w:tcW w:w="1795" w:type="dxa"/>
          </w:tcPr>
          <w:p w:rsidRPr="00395E26" w:rsidR="0010631D" w:rsidP="00223A53" w:rsidRDefault="0010631D" w14:paraId="47EAC3C2" w14:textId="4063F05C">
            <w:pPr>
              <w:jc w:val="left"/>
            </w:pPr>
            <w:r w:rsidRPr="00395E26">
              <w:t>7%</w:t>
            </w:r>
            <w:r>
              <w:t xml:space="preserve"> </w:t>
            </w:r>
            <w:r>
              <w:fldChar w:fldCharType="begin"/>
            </w:r>
            <w:r w:rsidR="00433252">
              <w:instrText xml:space="preserve"> ADDIN ZOTERO_ITEM CSL_CITATION {"citationID":"bVp8Jj0V","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fldChar w:fldCharType="separate"/>
            </w:r>
            <w:r w:rsidRPr="00433252" w:rsidR="00433252">
              <w:rPr>
                <w:rFonts w:ascii="Calibri" w:hAnsi="Calibri"/>
              </w:rPr>
              <w:t>[15]</w:t>
            </w:r>
            <w:r>
              <w:fldChar w:fldCharType="end"/>
            </w:r>
          </w:p>
        </w:tc>
      </w:tr>
      <w:tr w:rsidRPr="00395E26" w:rsidR="0010631D" w:rsidTr="00307803" w14:paraId="7137FD1D" w14:textId="77777777">
        <w:trPr>
          <w:trHeight w:val="413"/>
        </w:trPr>
        <w:tc>
          <w:tcPr>
            <w:tcW w:w="1525" w:type="dxa"/>
          </w:tcPr>
          <w:p w:rsidR="0010631D" w:rsidP="00223A53" w:rsidRDefault="0010631D" w14:paraId="79DC3E21" w14:textId="77777777">
            <w:pPr>
              <w:jc w:val="left"/>
            </w:pPr>
            <w:r>
              <w:t>United States (excluding CA)</w:t>
            </w:r>
          </w:p>
        </w:tc>
        <w:tc>
          <w:tcPr>
            <w:tcW w:w="1388" w:type="dxa"/>
          </w:tcPr>
          <w:p w:rsidR="0010631D" w:rsidP="00223A53" w:rsidRDefault="0010631D" w14:paraId="114860AB" w14:textId="77777777">
            <w:pPr>
              <w:jc w:val="left"/>
            </w:pPr>
            <w:r>
              <w:t>3</w:t>
            </w:r>
          </w:p>
        </w:tc>
        <w:tc>
          <w:tcPr>
            <w:tcW w:w="1492" w:type="dxa"/>
          </w:tcPr>
          <w:p w:rsidR="0010631D" w:rsidP="00223A53" w:rsidRDefault="0010631D" w14:paraId="20B12A28" w14:textId="77777777">
            <w:pPr>
              <w:jc w:val="left"/>
            </w:pPr>
            <w:r>
              <w:t>5500</w:t>
            </w:r>
          </w:p>
        </w:tc>
        <w:tc>
          <w:tcPr>
            <w:tcW w:w="1440" w:type="dxa"/>
          </w:tcPr>
          <w:p w:rsidR="0010631D" w:rsidP="00433252" w:rsidRDefault="0010631D" w14:paraId="47AB168C" w14:textId="4B1DC930">
            <w:pPr>
              <w:jc w:val="left"/>
            </w:pPr>
            <w:r>
              <w:t xml:space="preserve">433.1 = 467 </w:t>
            </w:r>
            <w:r>
              <w:fldChar w:fldCharType="begin"/>
            </w:r>
            <w:r w:rsidR="00433252">
              <w:instrText xml:space="preserve"> ADDIN ZOTERO_ITEM CSL_CITATION {"citationID":"2cb4ks69v5","properties":{"formattedCitation":"[17]","plainCitation":"[17]"},"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fldChar w:fldCharType="separate"/>
            </w:r>
            <w:r w:rsidRPr="00433252" w:rsidR="00433252">
              <w:rPr>
                <w:rFonts w:ascii="Calibri" w:hAnsi="Calibri"/>
              </w:rPr>
              <w:t>[17]</w:t>
            </w:r>
            <w:r>
              <w:fldChar w:fldCharType="end"/>
            </w:r>
            <w:r>
              <w:t xml:space="preserve"> - 33.9 </w:t>
            </w:r>
            <w:r w:rsidR="00433252">
              <w:t xml:space="preserve"> </w:t>
            </w:r>
            <w:r w:rsidR="00433252">
              <w:fldChar w:fldCharType="begin"/>
            </w:r>
            <w:r w:rsidR="00433252">
              <w:instrText xml:space="preserve"> ADDIN ZOTERO_ITEM CSL_CITATION {"citationID":"24k3khacsl","properties":{"formattedCitation":"[18]","plainCitation":"[18]"},"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fldChar w:fldCharType="separate"/>
            </w:r>
            <w:r w:rsidRPr="00433252" w:rsidR="00433252">
              <w:rPr>
                <w:rFonts w:ascii="Calibri" w:hAnsi="Calibri"/>
              </w:rPr>
              <w:t>[18]</w:t>
            </w:r>
            <w:r w:rsidR="00433252">
              <w:fldChar w:fldCharType="end"/>
            </w:r>
          </w:p>
        </w:tc>
        <w:tc>
          <w:tcPr>
            <w:tcW w:w="1710" w:type="dxa"/>
          </w:tcPr>
          <w:p w:rsidR="0010631D" w:rsidP="00055613" w:rsidRDefault="0010631D" w14:paraId="098CE6C8" w14:textId="58AA7847">
            <w:pPr>
              <w:jc w:val="left"/>
            </w:pPr>
            <w:r>
              <w:t>4</w:t>
            </w:r>
            <w:r w:rsidR="00055613">
              <w:t>.</w:t>
            </w:r>
            <w:r>
              <w:t xml:space="preserve">71 </w:t>
            </w:r>
            <w:r>
              <w:fldChar w:fldCharType="begin"/>
            </w:r>
            <w:r w:rsidR="00433252">
              <w:instrText xml:space="preserve"> ADDIN ZOTERO_ITEM CSL_CITATION {"citationID":"u3t7a6pmj","properties":{"formattedCitation":"[16], [19]","plainCitation":"[16], [19]"},"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id":1967,"uris":["http://zotero.org/users/1200139/items/IJGCS768"],"uri":["http://zotero.org/users/1200139/items/IJGCS768"],"itemData":{"id":1967,"type":"report","title":"2014 Integrated Energy Policy Report","publisher":"California Energy Commission","number":"CEC-100-2014-001-CMF","author":[{"literal":"California Energy Commission"}],"issued":{"date-parts":[["2014"]]}}}],"schema":"https://github.com/citation-style-language/schema/raw/master/csl-citation.json"} </w:instrText>
            </w:r>
            <w:r>
              <w:fldChar w:fldCharType="separate"/>
            </w:r>
            <w:r w:rsidRPr="00433252" w:rsidR="00433252">
              <w:rPr>
                <w:rFonts w:ascii="Calibri" w:hAnsi="Calibri"/>
              </w:rPr>
              <w:t>[16], [19]</w:t>
            </w:r>
            <w:r>
              <w:fldChar w:fldCharType="end"/>
            </w:r>
          </w:p>
        </w:tc>
        <w:tc>
          <w:tcPr>
            <w:tcW w:w="1795" w:type="dxa"/>
          </w:tcPr>
          <w:p w:rsidRPr="00395E26" w:rsidR="0010631D" w:rsidP="00223A53" w:rsidRDefault="0010631D" w14:paraId="7D7E4C09" w14:textId="3F2ED1AA">
            <w:pPr>
              <w:jc w:val="left"/>
            </w:pPr>
            <w:r>
              <w:t xml:space="preserve">3.9% (4.2% including CA  </w:t>
            </w:r>
            <w:r>
              <w:fldChar w:fldCharType="begin"/>
            </w:r>
            <w:r w:rsidR="00433252">
              <w:instrText xml:space="preserve"> ADDIN ZOTERO_ITEM CSL_CITATION {"citationID":"abWKNaqh","properties":{"formattedCitation":"[17]","plainCitation":"[17]"},"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fldChar w:fldCharType="separate"/>
            </w:r>
            <w:r w:rsidRPr="00433252" w:rsidR="00433252">
              <w:rPr>
                <w:rFonts w:ascii="Calibri" w:hAnsi="Calibri"/>
              </w:rPr>
              <w:t>[17]</w:t>
            </w:r>
            <w:r>
              <w:fldChar w:fldCharType="end"/>
            </w:r>
            <w:r>
              <w:t>)</w:t>
            </w:r>
          </w:p>
        </w:tc>
      </w:tr>
      <w:tr w:rsidR="0010631D" w:rsidTr="0010631D" w14:paraId="333C3CA2" w14:textId="77777777">
        <w:trPr>
          <w:trHeight w:val="137"/>
        </w:trPr>
        <w:tc>
          <w:tcPr>
            <w:tcW w:w="1525" w:type="dxa"/>
          </w:tcPr>
          <w:p w:rsidR="0010631D" w:rsidP="00223A53" w:rsidRDefault="0010631D" w14:paraId="0BF62784" w14:textId="77777777">
            <w:pPr>
              <w:jc w:val="left"/>
            </w:pPr>
            <w:r>
              <w:t>California (CA)</w:t>
            </w:r>
          </w:p>
        </w:tc>
        <w:tc>
          <w:tcPr>
            <w:tcW w:w="1388" w:type="dxa"/>
          </w:tcPr>
          <w:p w:rsidR="0010631D" w:rsidP="00223A53" w:rsidRDefault="0010631D" w14:paraId="7D56AEAB" w14:textId="77777777">
            <w:pPr>
              <w:jc w:val="left"/>
            </w:pPr>
            <w:r>
              <w:t>4</w:t>
            </w:r>
          </w:p>
        </w:tc>
        <w:tc>
          <w:tcPr>
            <w:tcW w:w="1492" w:type="dxa"/>
          </w:tcPr>
          <w:p w:rsidR="0010631D" w:rsidP="00223A53" w:rsidRDefault="0010631D" w14:paraId="0177CD69" w14:textId="77777777">
            <w:pPr>
              <w:jc w:val="left"/>
            </w:pPr>
            <w:r>
              <w:t>2800</w:t>
            </w:r>
          </w:p>
        </w:tc>
        <w:tc>
          <w:tcPr>
            <w:tcW w:w="1440" w:type="dxa"/>
          </w:tcPr>
          <w:p w:rsidR="0010631D" w:rsidP="00433252" w:rsidRDefault="00433252" w14:paraId="6C0FEF36" w14:textId="3BEC5887">
            <w:pPr>
              <w:jc w:val="left"/>
            </w:pPr>
            <w:r>
              <w:t xml:space="preserve">33.9  </w:t>
            </w:r>
            <w:r>
              <w:fldChar w:fldCharType="begin"/>
            </w:r>
            <w:r>
              <w:instrText xml:space="preserve"> ADDIN ZOTERO_ITEM CSL_CITATION {"citationID":"QxHcoSiL","properties":{"formattedCitation":"[18]","plainCitation":"[18]"},"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fldChar w:fldCharType="separate"/>
            </w:r>
            <w:r w:rsidRPr="00433252">
              <w:rPr>
                <w:rFonts w:ascii="Calibri" w:hAnsi="Calibri"/>
              </w:rPr>
              <w:t>[18]</w:t>
            </w:r>
            <w:r>
              <w:fldChar w:fldCharType="end"/>
            </w:r>
          </w:p>
        </w:tc>
        <w:tc>
          <w:tcPr>
            <w:tcW w:w="1710" w:type="dxa"/>
          </w:tcPr>
          <w:p w:rsidR="0010631D" w:rsidP="00055613" w:rsidRDefault="0010631D" w14:paraId="3A58E20E" w14:textId="3A37696C">
            <w:pPr>
              <w:jc w:val="left"/>
            </w:pPr>
            <w:r>
              <w:t>2</w:t>
            </w:r>
            <w:r w:rsidR="00055613">
              <w:t>.</w:t>
            </w:r>
            <w:r>
              <w:t xml:space="preserve">80 </w:t>
            </w:r>
            <w:r>
              <w:fldChar w:fldCharType="begin"/>
            </w:r>
            <w:r w:rsidR="00433252">
              <w:instrText xml:space="preserve"> ADDIN ZOTERO_ITEM CSL_CITATION {"citationID":"oc1v21h4s","properties":{"formattedCitation":"[20]","plainCitation":"[20]"},"citationItems":[{"id":2063,"uris":["http://zotero.org/users/1200139/items/IFP3XUK6"],"uri":["http://zotero.org/users/1200139/items/IFP3XUK6"],"itemData":{"id":2063,"type":"report","title":"California Greenhouse Gas Emission Inventory: 2000-2013","collection-title":"California GHG Emissions Inventory","publisher":"California Environmental Protection Agency: Air Resources Board","number":"2015 Edition","author":[{"literal":"California EPA"}],"issued":{"date-parts":[["2015",6,16]]}}}],"schema":"https://github.com/citation-style-language/schema/raw/master/csl-citation.json"} </w:instrText>
            </w:r>
            <w:r>
              <w:fldChar w:fldCharType="separate"/>
            </w:r>
            <w:r w:rsidRPr="00433252" w:rsidR="00433252">
              <w:rPr>
                <w:rFonts w:ascii="Calibri" w:hAnsi="Calibri"/>
              </w:rPr>
              <w:t>[20]</w:t>
            </w:r>
            <w:r>
              <w:fldChar w:fldCharType="end"/>
            </w:r>
          </w:p>
        </w:tc>
        <w:tc>
          <w:tcPr>
            <w:tcW w:w="1795" w:type="dxa"/>
          </w:tcPr>
          <w:p w:rsidRPr="00395E26" w:rsidR="0010631D" w:rsidP="00433252" w:rsidRDefault="0010631D" w14:paraId="7EE506A1" w14:textId="64658667">
            <w:pPr>
              <w:jc w:val="left"/>
            </w:pPr>
            <w:r>
              <w:t>8.1%</w:t>
            </w:r>
            <w:r w:rsidR="00433252">
              <w:t xml:space="preserve">  </w:t>
            </w:r>
            <w:r w:rsidR="00433252">
              <w:fldChar w:fldCharType="begin"/>
            </w:r>
            <w:r w:rsidR="00433252">
              <w:instrText xml:space="preserve"> ADDIN ZOTERO_ITEM CSL_CITATION {"citationID":"jb40mFF2","properties":{"formattedCitation":"[18]","plainCitation":"[18]"},"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fldChar w:fldCharType="separate"/>
            </w:r>
            <w:r w:rsidRPr="00433252" w:rsidR="00433252">
              <w:rPr>
                <w:rFonts w:ascii="Calibri" w:hAnsi="Calibri"/>
              </w:rPr>
              <w:t>[18]</w:t>
            </w:r>
            <w:r w:rsidR="00433252">
              <w:fldChar w:fldCharType="end"/>
            </w:r>
          </w:p>
        </w:tc>
      </w:tr>
      <w:tr w:rsidR="0010631D" w:rsidTr="0010631D" w14:paraId="2B5F46F9" w14:textId="77777777">
        <w:trPr>
          <w:trHeight w:val="512"/>
        </w:trPr>
        <w:tc>
          <w:tcPr>
            <w:tcW w:w="1525" w:type="dxa"/>
          </w:tcPr>
          <w:p w:rsidR="0010631D" w:rsidP="00223A53" w:rsidRDefault="0010631D" w14:paraId="28EEED4B" w14:textId="77777777">
            <w:pPr>
              <w:jc w:val="left"/>
            </w:pPr>
            <w:r>
              <w:t xml:space="preserve">Canada </w:t>
            </w:r>
            <w:r>
              <w:br/>
            </w:r>
            <w:r>
              <w:t>(excluding AB)</w:t>
            </w:r>
          </w:p>
        </w:tc>
        <w:tc>
          <w:tcPr>
            <w:tcW w:w="1388" w:type="dxa"/>
          </w:tcPr>
          <w:p w:rsidR="0010631D" w:rsidP="00223A53" w:rsidRDefault="0010631D" w14:paraId="711212EF" w14:textId="77777777">
            <w:pPr>
              <w:jc w:val="left"/>
            </w:pPr>
            <w:r>
              <w:t>5</w:t>
            </w:r>
          </w:p>
        </w:tc>
        <w:tc>
          <w:tcPr>
            <w:tcW w:w="1492" w:type="dxa"/>
          </w:tcPr>
          <w:p w:rsidR="0010631D" w:rsidP="00223A53" w:rsidRDefault="0010631D" w14:paraId="5D6D5FF8" w14:textId="77777777">
            <w:pPr>
              <w:jc w:val="left"/>
            </w:pPr>
            <w:r>
              <w:t>4000</w:t>
            </w:r>
          </w:p>
        </w:tc>
        <w:tc>
          <w:tcPr>
            <w:tcW w:w="1440" w:type="dxa"/>
          </w:tcPr>
          <w:p w:rsidR="0010631D" w:rsidP="00223A53" w:rsidRDefault="0010631D" w14:paraId="4807A4C1" w14:textId="3BEC1BE1">
            <w:pPr>
              <w:jc w:val="left"/>
            </w:pPr>
            <w:r>
              <w:t xml:space="preserve">62.8 = 71.6 </w:t>
            </w:r>
            <w:r>
              <w:fldChar w:fldCharType="begin"/>
            </w:r>
            <w:r w:rsidR="00433252">
              <w:instrText xml:space="preserve"> ADDIN ZOTERO_ITEM CSL_CITATION {"citationID":"lrnd2te7a","properties":{"formattedCitation":"[21]","plainCitation":"[21]"},"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fldChar w:fldCharType="separate"/>
            </w:r>
            <w:r w:rsidRPr="00433252" w:rsidR="00433252">
              <w:rPr>
                <w:rFonts w:ascii="Calibri" w:hAnsi="Calibri"/>
              </w:rPr>
              <w:t>[21]</w:t>
            </w:r>
            <w:r>
              <w:fldChar w:fldCharType="end"/>
            </w:r>
            <w:r>
              <w:t xml:space="preserve"> - 8.8 </w:t>
            </w:r>
            <w:r>
              <w:fldChar w:fldCharType="begin"/>
            </w:r>
            <w:r w:rsidR="00433252">
              <w:instrText xml:space="preserve"> ADDIN ZOTERO_ITEM CSL_CITATION {"citationID":"XQ3NNH9v","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fldChar w:fldCharType="separate"/>
            </w:r>
            <w:r w:rsidRPr="00433252" w:rsidR="00433252">
              <w:rPr>
                <w:rFonts w:ascii="Calibri" w:hAnsi="Calibri"/>
              </w:rPr>
              <w:t>[15]</w:t>
            </w:r>
            <w:r>
              <w:fldChar w:fldCharType="end"/>
            </w:r>
            <w:r>
              <w:t xml:space="preserve"> </w:t>
            </w:r>
          </w:p>
        </w:tc>
        <w:tc>
          <w:tcPr>
            <w:tcW w:w="1710" w:type="dxa"/>
          </w:tcPr>
          <w:p w:rsidR="0010631D" w:rsidP="00055613" w:rsidRDefault="00055613" w14:paraId="68485D06" w14:textId="6C63BDD7">
            <w:pPr>
              <w:jc w:val="left"/>
            </w:pPr>
            <w:r>
              <w:t>0.59</w:t>
            </w:r>
            <w:r w:rsidR="0010631D">
              <w:t xml:space="preserve"> </w:t>
            </w:r>
            <w:r w:rsidR="0010631D">
              <w:fldChar w:fldCharType="begin"/>
            </w:r>
            <w:r w:rsidR="00433252">
              <w:instrText xml:space="preserve"> ADDIN ZOTERO_ITEM CSL_CITATION {"citationID":"2a77au5lt","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10631D">
              <w:fldChar w:fldCharType="separate"/>
            </w:r>
            <w:r w:rsidRPr="00433252" w:rsidR="00433252">
              <w:rPr>
                <w:rFonts w:ascii="Calibri" w:hAnsi="Calibri"/>
              </w:rPr>
              <w:t>[16]</w:t>
            </w:r>
            <w:r w:rsidR="0010631D">
              <w:fldChar w:fldCharType="end"/>
            </w:r>
          </w:p>
        </w:tc>
        <w:tc>
          <w:tcPr>
            <w:tcW w:w="1795" w:type="dxa"/>
          </w:tcPr>
          <w:p w:rsidRPr="00395E26" w:rsidR="0010631D" w:rsidP="00223A53" w:rsidRDefault="0010631D" w14:paraId="3B259203" w14:textId="2661551B">
            <w:pPr>
              <w:jc w:val="left"/>
            </w:pPr>
            <w:r>
              <w:t xml:space="preserve">0.8% (1.6% including AB  </w:t>
            </w:r>
            <w:r>
              <w:fldChar w:fldCharType="begin"/>
            </w:r>
            <w:r w:rsidR="00433252">
              <w:instrText xml:space="preserve"> ADDIN ZOTERO_ITEM CSL_CITATION {"citationID":"3VVyUpm3","properties":{"formattedCitation":"[21]","plainCitation":"[21]"},"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fldChar w:fldCharType="separate"/>
            </w:r>
            <w:r w:rsidRPr="00433252" w:rsidR="00433252">
              <w:rPr>
                <w:rFonts w:ascii="Calibri" w:hAnsi="Calibri"/>
              </w:rPr>
              <w:t>[21]</w:t>
            </w:r>
            <w:r>
              <w:fldChar w:fldCharType="end"/>
            </w:r>
            <w:r>
              <w:t>)</w:t>
            </w:r>
          </w:p>
        </w:tc>
      </w:tr>
    </w:tbl>
    <w:p w:rsidR="0010631D" w:rsidP="002E76BB" w:rsidRDefault="0010631D" w14:paraId="013275AF" w14:textId="77777777">
      <w:pPr>
        <w:rPr>
          <w:i/>
        </w:rPr>
      </w:pPr>
    </w:p>
    <w:p w:rsidR="00A50D8A" w:rsidP="008707C0" w:rsidRDefault="00A50D8A" w14:paraId="07D96909" w14:textId="77777777">
      <w:pPr>
        <w:pStyle w:val="Heading2"/>
      </w:pPr>
      <w:r>
        <w:t>Transmission</w:t>
      </w:r>
    </w:p>
    <w:p w:rsidR="00D13C40" w:rsidP="002E76BB" w:rsidRDefault="00A50D8A" w14:paraId="3A9F2310" w14:textId="62BB88CF">
      <w:r>
        <w:t>D</w:t>
      </w:r>
      <w:r w:rsidR="008A671B">
        <w:t>elucci and Jacobson</w:t>
      </w:r>
      <w:r w:rsidR="00F57425">
        <w:t xml:space="preserve"> estimate</w:t>
      </w:r>
      <w:r w:rsidR="008A671B">
        <w:t>d</w:t>
      </w:r>
      <w:r w:rsidR="00F57425">
        <w:t xml:space="preserve"> the cost of high-voltage, l</w:t>
      </w:r>
      <w:r w:rsidR="00ED0AAA">
        <w:t xml:space="preserve">ong-distance power transmission to be </w:t>
      </w:r>
      <w:r w:rsidR="00DE5F0F">
        <w:t>$372</w:t>
      </w:r>
      <w:r>
        <w:t>/MW/km</w:t>
      </w:r>
      <w:r w:rsidR="00D13C40">
        <w:t xml:space="preserve"> </w:t>
      </w:r>
      <w:r w:rsidR="00D13C40">
        <w:fldChar w:fldCharType="begin"/>
      </w:r>
      <w:r w:rsidR="00433252">
        <w:instrText xml:space="preserve"> ADDIN ZOTERO_ITEM CSL_CITATION {"citationID":"198otj6gvq","properties":{"formattedCitation":"[22]","plainCitation":"[22]"},"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00D13C40">
        <w:fldChar w:fldCharType="separate"/>
      </w:r>
      <w:r w:rsidRPr="00433252" w:rsidR="00433252">
        <w:rPr>
          <w:rFonts w:ascii="Calibri" w:hAnsi="Calibri"/>
        </w:rPr>
        <w:t>[22]</w:t>
      </w:r>
      <w:r w:rsidR="00D13C40">
        <w:fldChar w:fldCharType="end"/>
      </w:r>
      <w:r>
        <w:t xml:space="preserve">.  </w:t>
      </w:r>
      <w:r w:rsidR="00ED0AAA">
        <w:t>However, l</w:t>
      </w:r>
      <w:r>
        <w:t>ong transmission lines that are not grid-connected can pose serious issues if they are ever interrupted</w:t>
      </w:r>
      <w:r w:rsidR="00BB5FD6">
        <w:t>,</w:t>
      </w:r>
      <w:r>
        <w:t xml:space="preserve"> as there is no met</w:t>
      </w:r>
      <w:r w:rsidR="00ED0AAA">
        <w:t xml:space="preserve">hod for the power to dissipate. </w:t>
      </w:r>
      <w:r w:rsidR="00DB4819">
        <w:t>T</w:t>
      </w:r>
      <w:r w:rsidR="00ED0AAA">
        <w:t xml:space="preserve">he </w:t>
      </w:r>
      <w:r w:rsidR="00BB5FD6">
        <w:t>modeling</w:t>
      </w:r>
      <w:r w:rsidR="00ED0AAA">
        <w:t xml:space="preserve"> tool</w:t>
      </w:r>
      <w:r w:rsidR="00D13C40">
        <w:t xml:space="preserve"> </w:t>
      </w:r>
      <w:r w:rsidR="00F57425">
        <w:t xml:space="preserve">has a variable to allow </w:t>
      </w:r>
      <w:r w:rsidR="00DB4819">
        <w:t xml:space="preserve">lines to be in duplicate, </w:t>
      </w:r>
      <w:r w:rsidR="00165741">
        <w:t>but</w:t>
      </w:r>
      <w:r w:rsidR="00D13C40">
        <w:t xml:space="preserve"> </w:t>
      </w:r>
      <w:r w:rsidR="00DB4819">
        <w:t>the</w:t>
      </w:r>
      <w:r w:rsidR="00F57425">
        <w:t xml:space="preserve"> presented analysis does not include transmission duplication.</w:t>
      </w:r>
      <w:r w:rsidR="00DE5F0F">
        <w:t xml:space="preserve"> The </w:t>
      </w:r>
      <w:r w:rsidR="00ED0AAA">
        <w:t xml:space="preserve">emissions </w:t>
      </w:r>
      <w:r w:rsidR="00DE5F0F">
        <w:t xml:space="preserve">associated with </w:t>
      </w:r>
      <w:r w:rsidR="002509D7">
        <w:t>transmission</w:t>
      </w:r>
      <w:r w:rsidR="00DE5F0F">
        <w:t>-</w:t>
      </w:r>
      <w:r w:rsidR="002509D7">
        <w:t xml:space="preserve">line </w:t>
      </w:r>
      <w:r w:rsidR="00ED0AAA">
        <w:t>construction and transmission losses are left to a future version of the model.</w:t>
      </w:r>
      <w:r w:rsidR="002509D7">
        <w:t xml:space="preserve"> </w:t>
      </w:r>
    </w:p>
    <w:p w:rsidR="00A50D8A" w:rsidP="002E76BB" w:rsidRDefault="00D13C40" w14:paraId="0610E2E9" w14:textId="179E380B">
      <w:r>
        <w:lastRenderedPageBreak/>
        <w:t xml:space="preserve">Transmission stations are expected to have a lifetime of approximately 30 years, </w:t>
      </w:r>
      <w:r w:rsidR="00ED0AAA">
        <w:t>and</w:t>
      </w:r>
      <w:r>
        <w:t xml:space="preserve"> transmission towers and lines may last for 50</w:t>
      </w:r>
      <w:r w:rsidR="00DF5138">
        <w:t>–</w:t>
      </w:r>
      <w:r>
        <w:t xml:space="preserve">70 years </w:t>
      </w:r>
      <w:r>
        <w:fldChar w:fldCharType="begin"/>
      </w:r>
      <w:r w:rsidR="00433252">
        <w:instrText xml:space="preserve"> ADDIN ZOTERO_ITEM CSL_CITATION {"citationID":"2j6c07t59f","properties":{"formattedCitation":"[22]","plainCitation":"[22]"},"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fldChar w:fldCharType="separate"/>
      </w:r>
      <w:r w:rsidRPr="00433252" w:rsidR="00433252">
        <w:rPr>
          <w:rFonts w:ascii="Calibri" w:hAnsi="Calibri"/>
        </w:rPr>
        <w:t>[22]</w:t>
      </w:r>
      <w:r>
        <w:fldChar w:fldCharType="end"/>
      </w:r>
      <w:r>
        <w:t>. The</w:t>
      </w:r>
      <w:r w:rsidR="00ED0AAA">
        <w:t xml:space="preserve"> </w:t>
      </w:r>
      <w:r w:rsidR="00F57425">
        <w:t>first-order model</w:t>
      </w:r>
      <w:r>
        <w:t xml:space="preserve"> assumed </w:t>
      </w:r>
      <w:r w:rsidR="00ED0AAA">
        <w:t xml:space="preserve">all transmission components </w:t>
      </w:r>
      <w:r>
        <w:t xml:space="preserve">last for the </w:t>
      </w:r>
      <w:r w:rsidR="00DB4819">
        <w:t xml:space="preserve">entire </w:t>
      </w:r>
      <w:r>
        <w:t xml:space="preserve">40 year </w:t>
      </w:r>
      <w:r w:rsidR="00BB5FD6">
        <w:t>modeling</w:t>
      </w:r>
      <w:r>
        <w:t xml:space="preserve"> </w:t>
      </w:r>
      <w:r w:rsidR="008A671B">
        <w:t>timeframe</w:t>
      </w:r>
      <w:r>
        <w:t xml:space="preserve">.  </w:t>
      </w:r>
    </w:p>
    <w:p w:rsidR="00A50D8A" w:rsidP="008707C0" w:rsidRDefault="00A50D8A" w14:paraId="50DDC861" w14:textId="77777777">
      <w:pPr>
        <w:pStyle w:val="Heading2"/>
      </w:pPr>
      <w:r>
        <w:t>Cost of Wind</w:t>
      </w:r>
      <w:r w:rsidR="00775C66">
        <w:t xml:space="preserve"> Turbines</w:t>
      </w:r>
    </w:p>
    <w:p w:rsidRPr="00041F80" w:rsidR="00A50D8A" w:rsidP="002E76BB" w:rsidRDefault="00A50D8A" w14:paraId="675D12DE" w14:textId="2BD8B96A">
      <w:r>
        <w:t xml:space="preserve">We modeled the upfront </w:t>
      </w:r>
      <w:r w:rsidR="00B95A3C">
        <w:t xml:space="preserve">capital </w:t>
      </w:r>
      <w:r w:rsidR="00DE5F0F">
        <w:t>costs of wind generation as</w:t>
      </w:r>
      <w:r w:rsidR="00D90566">
        <w:t xml:space="preserve"> inelastic and</w:t>
      </w:r>
      <w:r w:rsidR="00DE5F0F">
        <w:t xml:space="preserve"> </w:t>
      </w:r>
      <w:r w:rsidR="003E4B52">
        <w:t>$1.71</w:t>
      </w:r>
      <w:r>
        <w:t>/W</w:t>
      </w:r>
      <w:r w:rsidR="00DB4819">
        <w:t xml:space="preserve"> of nameplate capacity</w:t>
      </w:r>
      <w:r w:rsidR="003E4B52">
        <w:t xml:space="preserve"> </w:t>
      </w:r>
      <w:r w:rsidR="003E4B52">
        <w:fldChar w:fldCharType="begin"/>
      </w:r>
      <w:r w:rsidR="00433252">
        <w:instrText xml:space="preserve"> ADDIN ZOTERO_ITEM CSL_CITATION {"citationID":"2kcc9tvfmf","properties":{"formattedCitation":"[23]","plainCitation":"[23]"},"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rsidR="003E4B52">
        <w:fldChar w:fldCharType="separate"/>
      </w:r>
      <w:r w:rsidRPr="00433252" w:rsidR="00433252">
        <w:rPr>
          <w:rFonts w:ascii="Calibri" w:hAnsi="Calibri"/>
        </w:rPr>
        <w:t>[23]</w:t>
      </w:r>
      <w:r w:rsidR="003E4B52">
        <w:fldChar w:fldCharType="end"/>
      </w:r>
      <w:r w:rsidR="003B6F37">
        <w:t>. Wiser and Bolinger report</w:t>
      </w:r>
      <w:r w:rsidR="008A671B">
        <w:t>ed</w:t>
      </w:r>
      <w:r w:rsidR="003B6F37">
        <w:t xml:space="preserve"> ope</w:t>
      </w:r>
      <w:r w:rsidR="00041F80">
        <w:t xml:space="preserve">ration and maintenance (O&amp;M) costs normalized by the total </w:t>
      </w:r>
      <w:r w:rsidR="003B6F37">
        <w:t>power generated</w:t>
      </w:r>
      <w:r w:rsidR="00041F80">
        <w:t>;</w:t>
      </w:r>
      <w:r w:rsidR="003B6F37">
        <w:t xml:space="preserve"> however</w:t>
      </w:r>
      <w:r w:rsidR="00041F80">
        <w:t>,</w:t>
      </w:r>
      <w:r w:rsidR="003B6F37">
        <w:t xml:space="preserve"> the EIA suggests that </w:t>
      </w:r>
      <w:r w:rsidR="00041F80">
        <w:t>wind-turbine O&amp;M</w:t>
      </w:r>
      <w:r w:rsidR="003B6F37">
        <w:t xml:space="preserve"> costs are actually fixed and not variable </w:t>
      </w:r>
      <w:r w:rsidR="003B6F37">
        <w:fldChar w:fldCharType="begin"/>
      </w:r>
      <w:r w:rsidR="00433252">
        <w:instrText xml:space="preserve"> ADDIN ZOTERO_ITEM CSL_CITATION {"citationID":"1e0cul7sur","properties":{"formattedCitation":"[24]","plainCitation":"[24]"},"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fldChar w:fldCharType="separate"/>
      </w:r>
      <w:r w:rsidRPr="00433252" w:rsidR="00433252">
        <w:rPr>
          <w:rFonts w:ascii="Calibri" w:hAnsi="Calibri"/>
        </w:rPr>
        <w:t>[24]</w:t>
      </w:r>
      <w:r w:rsidR="003B6F37">
        <w:fldChar w:fldCharType="end"/>
      </w:r>
      <w:r w:rsidR="003B6F37">
        <w:t>. To allow the model to be accurate over a wide range of capacity factors, we theref</w:t>
      </w:r>
      <w:r w:rsidR="00041F80">
        <w:t>ore used the EIA 2010 estimate for O&amp;M of</w:t>
      </w:r>
      <w:r w:rsidR="003B6F37">
        <w:t xml:space="preserve"> $</w:t>
      </w:r>
      <w:r w:rsidR="00AA4F56">
        <w:t>0.</w:t>
      </w:r>
      <w:r w:rsidR="00943B17">
        <w:t>0</w:t>
      </w:r>
      <w:r w:rsidR="00AA4F56">
        <w:t>31</w:t>
      </w:r>
      <w:r w:rsidR="003B6F37">
        <w:t xml:space="preserve">/W/year </w:t>
      </w:r>
      <w:r w:rsidR="003B6F37">
        <w:fldChar w:fldCharType="begin"/>
      </w:r>
      <w:r w:rsidR="00433252">
        <w:instrText xml:space="preserve"> ADDIN ZOTERO_ITEM CSL_CITATION {"citationID":"25pv0rjdh1","properties":{"formattedCitation":"[24]","plainCitation":"[24]"},"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fldChar w:fldCharType="separate"/>
      </w:r>
      <w:r w:rsidRPr="00433252" w:rsidR="00433252">
        <w:rPr>
          <w:rFonts w:ascii="Calibri" w:hAnsi="Calibri"/>
        </w:rPr>
        <w:t>[24]</w:t>
      </w:r>
      <w:r w:rsidR="003B6F37">
        <w:fldChar w:fldCharType="end"/>
      </w:r>
      <w:r w:rsidR="003B6F37">
        <w:t xml:space="preserve">. </w:t>
      </w:r>
      <w:r w:rsidR="00AA4F56">
        <w:t>The</w:t>
      </w:r>
      <w:r w:rsidR="00ED4CCE">
        <w:t xml:space="preserve"> </w:t>
      </w:r>
      <w:r w:rsidR="00593BB6">
        <w:t xml:space="preserve">life expectancy of a turbine </w:t>
      </w:r>
      <w:r w:rsidRPr="00041F80" w:rsidR="00593BB6">
        <w:t xml:space="preserve">was </w:t>
      </w:r>
      <w:r w:rsidRPr="00041F80" w:rsidR="00AA4F56">
        <w:t xml:space="preserve">taken to be </w:t>
      </w:r>
      <w:r w:rsidRPr="00041F80" w:rsidR="00593BB6">
        <w:t xml:space="preserve">20 years (the minimum estimate as summarized from literature by Nugent and Sovacool </w:t>
      </w:r>
      <w:r w:rsidRPr="00041F80" w:rsidR="00593BB6">
        <w:fldChar w:fldCharType="begin"/>
      </w:r>
      <w:r w:rsidR="00433252">
        <w:instrText xml:space="preserve"> ADDIN ZOTERO_ITEM CSL_CITATION {"citationID":"fl4v5bofj","properties":{"formattedCitation":"[25]","plainCitation":"[25]"},"citationItems":[{"id":2088,"uris":["http://zotero.org/users/1200139/items/52A56T3U"],"uri":["http://zotero.org/users/1200139/items/52A56T3U"],"itemData":{"id":2088,"type":"article-journal","title":"Assessing the lifecycle greenhouse gas emissions from solar PV and wind energy: A critical meta-survey","container-title":"Energy Policy","page":"229–244","volume":"65","source":"Google Scholar","shortTitle":"Assessing the lifecycle greenhouse gas emissions from solar PV and wind energy","author":[{"family":"Nugent","given":"Daniel"},{"family":"Sovacool","given":"Benjamin K."}],"issued":{"date-parts":[["2014"]]}}}],"schema":"https://github.com/citation-style-language/schema/raw/master/csl-citation.json"} </w:instrText>
      </w:r>
      <w:r w:rsidRPr="00041F80" w:rsidR="00593BB6">
        <w:fldChar w:fldCharType="separate"/>
      </w:r>
      <w:r w:rsidRPr="00433252" w:rsidR="00433252">
        <w:rPr>
          <w:rFonts w:ascii="Calibri" w:hAnsi="Calibri"/>
        </w:rPr>
        <w:t>[25]</w:t>
      </w:r>
      <w:r w:rsidRPr="00041F80" w:rsidR="00593BB6">
        <w:fldChar w:fldCharType="end"/>
      </w:r>
      <w:r w:rsidRPr="00041F80" w:rsidR="00593BB6">
        <w:t xml:space="preserve">). </w:t>
      </w:r>
    </w:p>
    <w:p w:rsidR="007944A5" w:rsidP="007944A5" w:rsidRDefault="007944A5" w14:paraId="5E116788" w14:textId="1BAD7218">
      <w:pPr>
        <w:pStyle w:val="Heading2"/>
      </w:pPr>
      <w:r>
        <w:t>Land Area and Turbine Density</w:t>
      </w:r>
    </w:p>
    <w:p w:rsidR="007944A5" w:rsidP="007944A5" w:rsidRDefault="00F95DEE" w14:paraId="6ACD3905" w14:textId="2507EEC9">
      <w:r>
        <w:t xml:space="preserve">The </w:t>
      </w:r>
      <w:r w:rsidR="00041F80">
        <w:t xml:space="preserve">Athabasca </w:t>
      </w:r>
      <w:r>
        <w:t>oil sands cover a geographic area of 142,200 km</w:t>
      </w:r>
      <w:r w:rsidRPr="00C820D7">
        <w:rPr>
          <w:vertAlign w:val="superscript"/>
        </w:rPr>
        <w:t>2</w:t>
      </w:r>
      <w:r>
        <w:t xml:space="preserve"> </w:t>
      </w:r>
      <w:r>
        <w:fldChar w:fldCharType="begin"/>
      </w:r>
      <w:r w:rsidR="00433252">
        <w:instrText xml:space="preserve"> ADDIN ZOTERO_ITEM CSL_CITATION {"citationID":"2ibij17ocv","properties":{"formattedCitation":"[26]","plainCitation":"[26]"},"citationItems":[{"id":2122,"uris":["http://zotero.org/users/1200139/items/FI4Q76EJ"],"uri":["http://zotero.org/users/1200139/items/FI4Q76EJ"],"itemData":{"id":2122,"type":"webpage","title":"Facts and Statistics","container-title":"Alberta Energy","genre":"Text","URL":"http://www.energy.alberta.ca/oilsands/791.asp","language":"en","author":[{"literal":"Government of Alberta"}],"issued":{"date-parts":[["2007",6,20]]},"accessed":{"date-parts":[["2015",11,30]]}}}],"schema":"https://github.com/citation-style-language/schema/raw/master/csl-citation.json"} </w:instrText>
      </w:r>
      <w:r>
        <w:fldChar w:fldCharType="separate"/>
      </w:r>
      <w:r w:rsidRPr="00433252" w:rsidR="00433252">
        <w:rPr>
          <w:rFonts w:ascii="Calibri" w:hAnsi="Calibri"/>
        </w:rPr>
        <w:t>[26]</w:t>
      </w:r>
      <w:r>
        <w:fldChar w:fldCharType="end"/>
      </w:r>
      <w:r>
        <w:t>, of which</w:t>
      </w:r>
      <w:r w:rsidR="00C820D7">
        <w:t xml:space="preserve"> the Environmental Protection and Enhancement Act has approved</w:t>
      </w:r>
      <w:r>
        <w:t xml:space="preserve"> </w:t>
      </w:r>
      <w:r w:rsidR="00C820D7">
        <w:t>1,444 km</w:t>
      </w:r>
      <w:r w:rsidRPr="00C820D7" w:rsidR="00C820D7">
        <w:rPr>
          <w:vertAlign w:val="superscript"/>
        </w:rPr>
        <w:t>2</w:t>
      </w:r>
      <w:r w:rsidR="00C820D7">
        <w:t xml:space="preserve"> for development by oil </w:t>
      </w:r>
      <w:r w:rsidR="00041F80">
        <w:t>producers</w:t>
      </w:r>
      <w:r w:rsidR="00C820D7">
        <w:t xml:space="preserve"> </w:t>
      </w:r>
      <w:r w:rsidR="00C820D7">
        <w:fldChar w:fldCharType="begin"/>
      </w:r>
      <w:r w:rsidR="00433252">
        <w:instrText xml:space="preserve"> ADDIN ZOTERO_ITEM CSL_CITATION {"citationID":"o8t22dote","properties":{"formattedCitation":"[27]","plainCitation":"[27]"},"citationItems":[{"id":2125,"uris":["http://zotero.org/users/1200139/items/69C6WFHR"],"uri":["http://zotero.org/users/1200139/items/69C6WFHR"],"itemData":{"id":2125,"type":"webpage","title":"Oil Sands Mine Reclamation and Disturbance Tracking by Year","container-title":"Alberta Environment and Parks","genre":"Text","abstract":"pThis data set provides information on the status of land used by the oil sands mines, at the end","URL":"http://osip.alberta.ca/library/Dataset/Details/27#","language":"en","author":[{"literal":"Government of Alberta"}],"issued":{"date-parts":[["2015",5,19]]},"accessed":{"date-parts":[["2015",11,30]]}}}],"schema":"https://github.com/citation-style-language/schema/raw/master/csl-citation.json"} </w:instrText>
      </w:r>
      <w:r w:rsidR="00C820D7">
        <w:fldChar w:fldCharType="separate"/>
      </w:r>
      <w:r w:rsidRPr="00433252" w:rsidR="00433252">
        <w:rPr>
          <w:rFonts w:ascii="Calibri" w:hAnsi="Calibri"/>
        </w:rPr>
        <w:t>[27]</w:t>
      </w:r>
      <w:r w:rsidR="00C820D7">
        <w:fldChar w:fldCharType="end"/>
      </w:r>
      <w:r w:rsidR="00C820D7">
        <w:t xml:space="preserve">.  The model here assumes that 50% of the total geographic area of the </w:t>
      </w:r>
      <w:r w:rsidR="00041F80">
        <w:t xml:space="preserve">Athabasca </w:t>
      </w:r>
      <w:r w:rsidR="00C820D7">
        <w:t>oil san</w:t>
      </w:r>
      <w:r w:rsidR="00041F80">
        <w:t xml:space="preserve">ds is available for use as </w:t>
      </w:r>
      <w:r w:rsidR="00C820D7">
        <w:t xml:space="preserve">a </w:t>
      </w:r>
      <w:r w:rsidR="00041F80">
        <w:t>gigawatt-scale</w:t>
      </w:r>
      <w:r w:rsidR="00C820D7">
        <w:t xml:space="preserve"> wind farm. </w:t>
      </w:r>
      <w:r w:rsidR="00F42AAA">
        <w:t>Patel recommends that large wind farms be spaced 8</w:t>
      </w:r>
      <w:r w:rsidR="00DF5138">
        <w:t>–</w:t>
      </w:r>
      <w:r w:rsidR="00F42AAA">
        <w:t>12 rotor diameters apart perpendicular to the prevailing wind, and 2</w:t>
      </w:r>
      <w:r w:rsidR="00DF5138">
        <w:t>–</w:t>
      </w:r>
      <w:r w:rsidR="00F42AAA">
        <w:t xml:space="preserve">4 diameters apart in the direction of the prevailing wind </w:t>
      </w:r>
      <w:r w:rsidR="00F42AAA">
        <w:fldChar w:fldCharType="begin"/>
      </w:r>
      <w:r w:rsidR="00433252">
        <w:instrText xml:space="preserve"> ADDIN ZOTERO_ITEM CSL_CITATION {"citationID":"19qa6runou","properties":{"formattedCitation":"[28]","plainCitation":"[28]"},"citationItems":[{"id":2127,"uris":["http://zotero.org/users/1200139/items/SQMWJA5M"],"uri":["http://zotero.org/users/1200139/items/SQMWJA5M"],"itemData":{"id":2127,"type":"book","title":"Wind and Solar Power Systems: Design, Analysis, and Operation, Second Edition","publisher":"CRC Press","number-of-pages":"480","source":"Google Books","abstract":"The search for clean, renewable energy sources has yielded enormous growth and new developments in these technologies in a few short years, driving down costs and encouraging utilities in many nations, both developed and developing, to add and expand wind and solar power capacity. The first, best-selling edition of Wind and Solar Power Systems provided the most complete and modern treatment of renewable energy. This second edition continues the tradition by offering updated and expanded coverage of this growing field.The book begins with individual sections devoted to wind power and solar photovoltaic technologies, their engineering fundamentals, conversion characteristics, operational considerations to maximize output, and emerging trends. The discussion of wind power includes the theory of induction machine performance and operation as well as generator speed control, while the solar PV section includes array design, environmental variables, and sun-tracking methods. This edition includes two chapters devoted to new and specialized technologies. The third section explores large-scale energy storage technologies, overall electrical system performance, and total plant economy while the final section explores ancillary power systems derived from the sun.Focusing on the complete system rather than on a single component, Wind and Solar Power Systems: Design, Analysis, and Operation, Second Edition offers the most comprehensive reference to all aspects of modern renewable energy systems.","ISBN":"978-1-4200-3992-4","shortTitle":"Wind and Solar Power Systems","language":"en","author":[{"family":"Patel","given":"Mukund R."}],"issued":{"date-parts":[["2005",7,15]]}}}],"schema":"https://github.com/citation-style-language/schema/raw/master/csl-citation.json"} </w:instrText>
      </w:r>
      <w:r w:rsidR="00F42AAA">
        <w:fldChar w:fldCharType="separate"/>
      </w:r>
      <w:r w:rsidRPr="00433252" w:rsidR="00433252">
        <w:rPr>
          <w:rFonts w:ascii="Calibri" w:hAnsi="Calibri"/>
        </w:rPr>
        <w:t>[28]</w:t>
      </w:r>
      <w:r w:rsidR="00F42AAA">
        <w:fldChar w:fldCharType="end"/>
      </w:r>
      <w:r w:rsidR="00F42AAA">
        <w:t>. The Vestas V126 has a rotor diameter of 126m leading a minimum spacing of 1.3 turbines per km</w:t>
      </w:r>
      <w:r w:rsidRPr="001A2D2F" w:rsidR="00F42AAA">
        <w:rPr>
          <w:vertAlign w:val="superscript"/>
        </w:rPr>
        <w:t>2</w:t>
      </w:r>
      <w:r w:rsidR="00F42AAA">
        <w:t>. Conservatively</w:t>
      </w:r>
      <w:r w:rsidR="008A671B">
        <w:t>,</w:t>
      </w:r>
      <w:r w:rsidR="00F42AAA">
        <w:t xml:space="preserve"> we therefore assume</w:t>
      </w:r>
      <w:r w:rsidR="00041F80">
        <w:t>d</w:t>
      </w:r>
      <w:r w:rsidR="008A671B">
        <w:t xml:space="preserve"> a turbine density of one</w:t>
      </w:r>
      <w:r w:rsidR="00F42AAA">
        <w:t xml:space="preserve"> per km</w:t>
      </w:r>
      <w:r w:rsidRPr="001A2D2F" w:rsidR="00F42AAA">
        <w:rPr>
          <w:vertAlign w:val="superscript"/>
        </w:rPr>
        <w:t>2</w:t>
      </w:r>
      <w:r w:rsidR="00F42AAA">
        <w:t xml:space="preserve">. </w:t>
      </w:r>
    </w:p>
    <w:p w:rsidR="00DB4819" w:rsidP="008707C0" w:rsidRDefault="00DB4819" w14:paraId="78A9C27C" w14:textId="77777777">
      <w:pPr>
        <w:pStyle w:val="Heading2"/>
      </w:pPr>
      <w:r>
        <w:t>Capacity Factor</w:t>
      </w:r>
    </w:p>
    <w:p w:rsidR="00041F80" w:rsidP="00041F80" w:rsidRDefault="008A671B" w14:paraId="7013C1B2" w14:textId="7BB8CDEE">
      <w:r>
        <w:rPr/>
        <w:t xml:space="preserve">The </w:t>
      </w:r>
      <w:r w:rsidR="00D35647">
        <w:rPr/>
        <w:t xml:space="preserve">RETScreen </w:t>
      </w:r>
      <w:r>
        <w:rPr/>
        <w:t xml:space="preserve">Software tool </w:t>
      </w:r>
      <w:r w:rsidR="00D35647">
        <w:rPr/>
        <w:t xml:space="preserve">was used </w:t>
      </w:r>
      <w:r w:rsidR="00123975">
        <w:rPr/>
        <w:t>to convert average annual wind speeds into capacity factors using turbine power curve data</w:t>
      </w:r>
      <w:r w:rsidR="00FD05D9">
        <w:rPr/>
        <w:t xml:space="preserve"> </w:t>
      </w:r>
      <w:r w:rsidR="00FD05D9">
        <w:fldChar w:fldCharType="begin"/>
      </w:r>
      <w:r w:rsidR="00433252">
        <w:instrText xml:space="preserve"> ADDIN ZOTERO_ITEM CSL_CITATION {"citationID":"1fm2h49nna","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FD05D9">
        <w:fldChar w:fldCharType="separate"/>
      </w:r>
      <w:r w:rsidRPr="467B3829" w:rsidR="00433252">
        <w:rPr>
          <w:rFonts w:ascii="Calibri" w:hAnsi="Calibri" w:eastAsia="Calibri" w:cs="Calibri"/>
        </w:rPr>
        <w:t>[16]</w:t>
      </w:r>
      <w:r w:rsidR="00FD05D9">
        <w:fldChar w:fldCharType="end"/>
      </w:r>
      <w:r w:rsidR="00D35647">
        <w:rPr/>
        <w:t xml:space="preserve">. </w:t>
      </w:r>
      <w:r w:rsidR="00123975">
        <w:rPr/>
        <w:t>We selected the Vestas V126 3.45 MW turbine as a reference turbine. More detailed power</w:t>
      </w:r>
      <w:r w:rsidR="00DF5138">
        <w:rPr/>
        <w:t>-</w:t>
      </w:r>
      <w:r w:rsidR="00123975">
        <w:rPr/>
        <w:t xml:space="preserve">curve </w:t>
      </w:r>
      <w:r w:rsidR="00041F80">
        <w:rPr/>
        <w:t xml:space="preserve">data was available for the V126 </w:t>
      </w:r>
      <w:r w:rsidR="00123975">
        <w:rPr/>
        <w:t>3.3</w:t>
      </w:r>
      <w:r w:rsidR="00123975">
        <w:rPr/>
        <w:t xml:space="preserve"> </w:t>
      </w:r>
      <w:r w:rsidR="00123975">
        <w:rPr/>
        <w:t>MW version and this was used to generate the capacity factor</w:t>
      </w:r>
      <w:r w:rsidR="00041F80">
        <w:rPr/>
        <w:t>,</w:t>
      </w:r>
      <w:r w:rsidR="00123975">
        <w:rPr/>
        <w:t xml:space="preserve"> which was applied without modification to the 3.45</w:t>
      </w:r>
      <w:r w:rsidR="00123975">
        <w:rPr/>
        <w:t xml:space="preserve"> </w:t>
      </w:r>
      <w:r w:rsidR="00123975">
        <w:rPr/>
        <w:t xml:space="preserve">MW version. </w:t>
      </w:r>
      <w:r w:rsidR="00FD05D9">
        <w:rPr/>
        <w:t>Using a wind</w:t>
      </w:r>
      <w:r w:rsidR="00DF5138">
        <w:rPr/>
        <w:t>-</w:t>
      </w:r>
      <w:r w:rsidR="00D35647">
        <w:rPr/>
        <w:t>shear exponent of 0.2,</w:t>
      </w:r>
      <w:r w:rsidR="00FD05D9">
        <w:rPr/>
        <w:t xml:space="preserve"> the average found by Schwartz and Elliot</w:t>
      </w:r>
      <w:r w:rsidR="00123975">
        <w:rPr/>
        <w:t xml:space="preserve"> </w:t>
      </w:r>
      <w:r w:rsidR="00123975">
        <w:fldChar w:fldCharType="begin"/>
      </w:r>
      <w:r w:rsidR="00433252">
        <w:instrText xml:space="preserve"> ADDIN ZOTERO_ITEM CSL_CITATION {"citationID":"2cs9fjlumh","properties":{"formattedCitation":"[29]","plainCitation":"[29]"},"citationItems":[{"id":2050,"uris":["http://zotero.org/users/1200139/items/PCCQW3WW"],"uri":["http://zotero.org/users/1200139/items/PCCQW3WW"],"itemData":{"id":2050,"type":"paper-conference","title":"Wind shear characteristics at central plains tall towers","publisher":"National Renewable Energy Laboratory","source":"Google Scholar","event":"American Wind Energy Association WindPower 2006 Conference","URL":"http://www.mapcruzin.com/wind-power-publications/wind-issues/40019.pdf","author":[{"family":"Schwartz","given":"Marc N."},{"family":"Elliott","given":"Dennis L."}],"issued":{"date-parts":[["2006"]]},"accessed":{"date-parts":[["2015",11,10]]}}}],"schema":"https://github.com/citation-style-language/schema/raw/master/csl-citation.json"} </w:instrText>
      </w:r>
      <w:r w:rsidR="00123975">
        <w:fldChar w:fldCharType="separate"/>
      </w:r>
      <w:r w:rsidRPr="467B3829" w:rsidR="00433252">
        <w:rPr>
          <w:rFonts w:ascii="Calibri" w:hAnsi="Calibri" w:eastAsia="Calibri" w:cs="Calibri"/>
        </w:rPr>
        <w:t>[29]</w:t>
      </w:r>
      <w:r w:rsidR="00123975">
        <w:fldChar w:fldCharType="end"/>
      </w:r>
      <w:r w:rsidR="00FD05D9">
        <w:rPr/>
        <w:t>,</w:t>
      </w:r>
      <w:r w:rsidR="00D35647">
        <w:rPr/>
        <w:t xml:space="preserve"> the capacity factor was </w:t>
      </w:r>
      <w:r w:rsidR="00775C66">
        <w:rPr/>
        <w:t>determined</w:t>
      </w:r>
      <w:r w:rsidR="00041F80">
        <w:rPr/>
        <w:t xml:space="preserve"> to be 17% </w:t>
      </w:r>
      <w:r w:rsidR="00D35647">
        <w:rPr/>
        <w:t xml:space="preserve"> based on </w:t>
      </w:r>
      <w:r w:rsidR="00041F80">
        <w:rPr/>
        <w:t>the</w:t>
      </w:r>
      <w:r w:rsidR="00D35647">
        <w:rPr/>
        <w:t xml:space="preserve"> average annual wind speed</w:t>
      </w:r>
      <w:r w:rsidR="0025081E">
        <w:rPr/>
        <w:t xml:space="preserve"> </w:t>
      </w:r>
      <w:r w:rsidR="00F57425">
        <w:rPr/>
        <w:t>at Fort McMurray airport</w:t>
      </w:r>
      <w:r w:rsidR="00775C66">
        <w:rPr/>
        <w:t xml:space="preserve"> (2.7m/s)</w:t>
      </w:r>
      <w:r w:rsidR="0025081E">
        <w:rPr/>
        <w:t xml:space="preserve"> </w:t>
      </w:r>
      <w:r w:rsidR="00775C66">
        <w:fldChar w:fldCharType="begin"/>
      </w:r>
      <w:r w:rsidR="00433252">
        <w:instrText xml:space="preserve"> ADDIN ZOTERO_ITEM CSL_CITATION {"citationID":"RivRxJnR","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775C66">
        <w:fldChar w:fldCharType="separate"/>
      </w:r>
      <w:r w:rsidRPr="467B3829" w:rsidR="00433252">
        <w:rPr>
          <w:rFonts w:ascii="Calibri" w:hAnsi="Calibri" w:eastAsia="Calibri" w:cs="Calibri"/>
        </w:rPr>
        <w:t>[16]</w:t>
      </w:r>
      <w:r w:rsidR="00775C66">
        <w:fldChar w:fldCharType="end"/>
      </w:r>
      <w:r w:rsidR="00775C66">
        <w:rPr/>
        <w:t xml:space="preserve"> </w:t>
      </w:r>
      <w:r w:rsidR="00D35647">
        <w:rPr/>
        <w:t xml:space="preserve">. </w:t>
      </w:r>
    </w:p>
    <w:p w:rsidR="00E215DA" w:rsidP="00041F80" w:rsidRDefault="00D90566" w14:paraId="385CF3F3" w14:textId="3D36E248">
      <w:pPr>
        <w:pStyle w:val="Heading2"/>
      </w:pPr>
      <w:r>
        <w:t xml:space="preserve">Discount </w:t>
      </w:r>
      <w:r w:rsidR="00E215DA">
        <w:t>Rate</w:t>
      </w:r>
    </w:p>
    <w:p w:rsidR="00C504E2" w:rsidP="00E215DA" w:rsidRDefault="00E215DA" w14:paraId="22D438B1" w14:textId="23929DC1">
      <w:r>
        <w:t>To calculate the net present value of the costs associate</w:t>
      </w:r>
      <w:r w:rsidR="00D90566">
        <w:t>d with the propos</w:t>
      </w:r>
      <w:r w:rsidR="00C504E2">
        <w:t>ed project, a</w:t>
      </w:r>
      <w:r w:rsidR="00D90566">
        <w:t xml:space="preserve"> discount </w:t>
      </w:r>
      <w:r>
        <w:t xml:space="preserve">rate </w:t>
      </w:r>
      <w:r w:rsidR="00C504E2">
        <w:t xml:space="preserve">was required. Cox and Murphy </w:t>
      </w:r>
      <w:r w:rsidR="0031197D">
        <w:t>calculated</w:t>
      </w:r>
      <w:r w:rsidR="00C504E2">
        <w:t xml:space="preserve"> the implied weighted average cost of capital for</w:t>
      </w:r>
      <w:r w:rsidR="0031197D">
        <w:t xml:space="preserve"> seven </w:t>
      </w:r>
      <w:r w:rsidR="00C504E2">
        <w:t>publicly-traded Canadian oil</w:t>
      </w:r>
      <w:r w:rsidR="0031197D">
        <w:t xml:space="preserve"> companies to be between 7–9% </w:t>
      </w:r>
      <w:r w:rsidR="0031197D">
        <w:fldChar w:fldCharType="begin"/>
      </w:r>
      <w:r w:rsidR="0031197D">
        <w:instrText xml:space="preserve"> ADDIN ZOTERO_ITEM CSL_CITATION {"citationID":"126d8jvtg5","properties":{"formattedCitation":"[30]","plainCitation":"[30]"},"citationItems":[{"id":2154,"uris":["http://zotero.org/users/1200139/items/477CFIFM"],"uri":["http://zotero.org/users/1200139/items/477CFIFM"],"itemData":{"id":2154,"type":"report","title":"Energy","collection-title":"Canada Research","publisher":"Raymond James Ltd.","publisher-place":"Vancouver, BC","genre":"Industry Report","event-place":"Vancouver, BC","author":[{"family":"Cox","given":"Chris"},{"family":"Murphy","given":"Matthew"}]}}],"schema":"https://github.com/citation-style-language/schema/raw/master/csl-citation.json"} </w:instrText>
      </w:r>
      <w:r w:rsidR="0031197D">
        <w:fldChar w:fldCharType="separate"/>
      </w:r>
      <w:r w:rsidRPr="0031197D" w:rsidR="0031197D">
        <w:rPr>
          <w:rFonts w:ascii="Calibri" w:hAnsi="Calibri"/>
        </w:rPr>
        <w:t>[30]</w:t>
      </w:r>
      <w:r w:rsidR="0031197D">
        <w:fldChar w:fldCharType="end"/>
      </w:r>
      <w:r w:rsidR="0031197D">
        <w:t xml:space="preserve">. The model used the lower bound of 7% to be conservative (the model involves only expenses, so a higher discount rate improves the favorability proposed scheme). </w:t>
      </w:r>
    </w:p>
    <w:p w:rsidR="00582CE4" w:rsidP="008707C0" w:rsidRDefault="00582CE4" w14:paraId="7422A827" w14:textId="77777777">
      <w:pPr>
        <w:pStyle w:val="Heading2"/>
      </w:pPr>
      <w:r>
        <w:t>Performance Metrics</w:t>
      </w:r>
    </w:p>
    <w:p w:rsidR="00D9712E" w:rsidP="00D9712E" w:rsidRDefault="00E215DA" w14:paraId="1207BD8B" w14:textId="3167254E">
      <w:r>
        <w:rPr>
          <w:i/>
        </w:rPr>
        <w:t xml:space="preserve">GHG Emission Metrics: </w:t>
      </w:r>
      <w:r w:rsidR="00AF52F6">
        <w:t xml:space="preserve">The environmental benefits of the proposed solutions were assessed </w:t>
      </w:r>
      <w:r w:rsidR="006E353D">
        <w:t>as the ratio of GHG emissions from the oil sands compared to the GHG offsets generated by the wind power. This ratio was calculated for the incremental, production</w:t>
      </w:r>
      <w:r w:rsidR="00ED0AAA">
        <w:t>, and total</w:t>
      </w:r>
      <w:r w:rsidR="008056B7">
        <w:t xml:space="preserve"> emissions. </w:t>
      </w:r>
      <w:r w:rsidR="00ED0AAA">
        <w:t>All three ratios were</w:t>
      </w:r>
      <w:r w:rsidR="006E353D">
        <w:t xml:space="preserve"> evaluated for a given moment in time (</w:t>
      </w:r>
      <w:r w:rsidR="004D7918">
        <w:t>Instantaneous Carbon Ratio (Eq</w:t>
      </w:r>
      <w:r w:rsidR="00041F80">
        <w:t xml:space="preserve">uation </w:t>
      </w:r>
      <w:r w:rsidR="004D7918">
        <w:t>1)</w:t>
      </w:r>
      <w:r w:rsidR="006E353D">
        <w:t xml:space="preserve">) and over the </w:t>
      </w:r>
      <w:r w:rsidR="004D7918">
        <w:t>duration</w:t>
      </w:r>
      <w:r w:rsidR="006E353D">
        <w:t xml:space="preserve"> of </w:t>
      </w:r>
      <w:r w:rsidR="004D7918">
        <w:t>the proposed project (Cumulative Carbon Ratio (Eq</w:t>
      </w:r>
      <w:r w:rsidR="00041F80">
        <w:t xml:space="preserve">uation </w:t>
      </w:r>
      <w:r w:rsidR="004D7918">
        <w:t>2)</w:t>
      </w:r>
      <w:r w:rsidR="006E353D">
        <w:t>) (</w:t>
      </w:r>
      <w:r w:rsidR="006E353D">
        <w:fldChar w:fldCharType="begin"/>
      </w:r>
      <w:r w:rsidR="006E353D">
        <w:instrText xml:space="preserve"> REF _Ref435096693 \h </w:instrText>
      </w:r>
      <w:r w:rsidR="006E353D">
        <w:fldChar w:fldCharType="separate"/>
      </w:r>
      <w:r w:rsidR="005E0ED3">
        <w:t xml:space="preserve">Table </w:t>
      </w:r>
      <w:r w:rsidR="005E0ED3">
        <w:rPr>
          <w:noProof/>
        </w:rPr>
        <w:t>2</w:t>
      </w:r>
      <w:r w:rsidR="006E353D">
        <w:fldChar w:fldCharType="end"/>
      </w:r>
      <w:r w:rsidR="006E353D">
        <w:t>).</w:t>
      </w:r>
      <w:r w:rsidRPr="008056B7" w:rsidR="008056B7">
        <w:t xml:space="preserve"> </w:t>
      </w:r>
      <w:r w:rsidR="008056B7">
        <w:t>No discounting factor was used to distinguish between future and present GHG emissions.</w:t>
      </w:r>
      <w:r w:rsidR="00D9712E">
        <w:tab/>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8095"/>
        <w:gridCol w:w="1255"/>
      </w:tblGrid>
      <w:tr w:rsidR="009839E5" w:rsidTr="009839E5" w14:paraId="0EA14C4C" w14:textId="77777777">
        <w:trPr>
          <w:trHeight w:val="711"/>
        </w:trPr>
        <w:tc>
          <w:tcPr>
            <w:tcW w:w="8095" w:type="dxa"/>
            <w:vAlign w:val="center"/>
          </w:tcPr>
          <w:p w:rsidRPr="009839E5" w:rsidR="009839E5" w:rsidP="009839E5" w:rsidRDefault="009839E5" w14:paraId="507E4B3B" w14:textId="73FB53FE">
            <m:oMathPara>
              <m:oMathParaPr>
                <m:jc m:val="left"/>
              </m:oMathParaPr>
              <m:oMath>
                <m:r>
                  <m:rPr>
                    <m:nor/>
                  </m:rPr>
                  <w:rPr>
                    <w:rFonts w:ascii="Cambria Math" w:hAnsi="Cambria Math"/>
                  </w:rPr>
                  <m:t>Instantaneous Carbon Ratio</m:t>
                </m:r>
                <m:r>
                  <w:rPr>
                    <w:rFonts w:ascii="Cambria Math" w:hAnsi="Cambria Math"/>
                  </w:rPr>
                  <m:t xml:space="preserve">= </m:t>
                </m:r>
                <m:f>
                  <m:fPr>
                    <m:ctrlPr>
                      <w:rPr>
                        <w:rFonts w:ascii="Cambria Math" w:hAnsi="Cambria Math"/>
                        <w:i/>
                      </w:rPr>
                    </m:ctrlPr>
                  </m:fPr>
                  <m:num>
                    <m:r>
                      <m:rPr>
                        <m:nor/>
                      </m:rPr>
                      <w:rPr>
                        <w:rFonts w:ascii="Cambria Math" w:hAnsi="Cambria Math"/>
                      </w:rPr>
                      <m:t>Rate of GHG-emission offsets from wind power</m:t>
                    </m:r>
                  </m:num>
                  <m:den>
                    <m:r>
                      <m:rPr>
                        <m:nor/>
                      </m:rPr>
                      <w:rPr>
                        <w:rFonts w:ascii="Cambria Math" w:hAnsi="Cambria Math"/>
                      </w:rPr>
                      <m:t>Rate of GHG emissions from the oil sands</m:t>
                    </m:r>
                  </m:den>
                </m:f>
              </m:oMath>
            </m:oMathPara>
          </w:p>
        </w:tc>
        <w:tc>
          <w:tcPr>
            <w:tcW w:w="1255" w:type="dxa"/>
            <w:vAlign w:val="center"/>
          </w:tcPr>
          <w:p w:rsidR="009839E5" w:rsidP="009839E5" w:rsidRDefault="009839E5" w14:paraId="1818E8A2" w14:textId="18FD1873">
            <w:pPr>
              <w:jc w:val="right"/>
            </w:pPr>
            <w:r>
              <w:t>(1)</w:t>
            </w:r>
          </w:p>
        </w:tc>
      </w:tr>
      <w:tr w:rsidR="009839E5" w:rsidTr="009839E5" w14:paraId="6D06D235" w14:textId="77777777">
        <w:trPr>
          <w:trHeight w:val="810"/>
        </w:trPr>
        <w:tc>
          <w:tcPr>
            <w:tcW w:w="8095" w:type="dxa"/>
            <w:vAlign w:val="center"/>
          </w:tcPr>
          <w:p w:rsidRPr="009839E5" w:rsidR="009839E5" w:rsidP="009839E5" w:rsidRDefault="009839E5" w14:paraId="5CF8B0FC" w14:textId="0BD21DC7">
            <m:oMathPara>
              <m:oMathParaPr>
                <m:jc m:val="left"/>
              </m:oMathParaPr>
              <m:oMath>
                <m:r>
                  <m:rPr>
                    <m:nor/>
                  </m:rPr>
                  <w:rPr>
                    <w:rFonts w:ascii="Cambria Math" w:hAnsi="Cambria Math"/>
                  </w:rPr>
                  <w:lastRenderedPageBreak/>
                  <m:t>Cumulative Carbon Ratio</m:t>
                </m:r>
                <m:r>
                  <w:rPr>
                    <w:rFonts w:ascii="Cambria Math" w:hAnsi="Cambria Math"/>
                  </w:rPr>
                  <m:t xml:space="preserve">(t)= </m:t>
                </m:r>
                <m:f>
                  <m:fPr>
                    <m:ctrlPr>
                      <w:rPr>
                        <w:rFonts w:ascii="Cambria Math" w:hAnsi="Cambria Math"/>
                        <w:i/>
                      </w:rPr>
                    </m:ctrlPr>
                  </m:fPr>
                  <m:num>
                    <m:r>
                      <m:rPr>
                        <m:nor/>
                      </m:rPr>
                      <w:rPr>
                        <w:rFonts w:ascii="Cambria Math" w:hAnsi="Cambria Math"/>
                      </w:rPr>
                      <m:t>1</m:t>
                    </m:r>
                  </m:num>
                  <m:den>
                    <m:r>
                      <m:rPr>
                        <m:nor/>
                      </m:rPr>
                      <w:rPr>
                        <w:rFonts w:ascii="Cambria Math" w:hAnsi="Cambria Math"/>
                      </w:rPr>
                      <m:t>t</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r>
                          <m:rPr>
                            <m:nor/>
                          </m:rPr>
                          <w:rPr>
                            <w:rFonts w:ascii="Cambria Math" w:hAnsi="Cambria Math"/>
                          </w:rPr>
                          <m:t>Instantaneous Carbon Ratio</m:t>
                        </m:r>
                      </m:e>
                    </m:d>
                    <m:r>
                      <w:rPr>
                        <w:rFonts w:ascii="Cambria Math" w:hAnsi="Cambria Math"/>
                      </w:rPr>
                      <m:t>dt</m:t>
                    </m:r>
                  </m:e>
                </m:nary>
              </m:oMath>
            </m:oMathPara>
          </w:p>
        </w:tc>
        <w:tc>
          <w:tcPr>
            <w:tcW w:w="1255" w:type="dxa"/>
            <w:vAlign w:val="center"/>
          </w:tcPr>
          <w:p w:rsidR="009839E5" w:rsidP="009839E5" w:rsidRDefault="009839E5" w14:paraId="4BAAA849" w14:textId="6FC34A5B">
            <w:pPr>
              <w:jc w:val="right"/>
            </w:pPr>
            <w:r>
              <w:t>(2)</w:t>
            </w:r>
          </w:p>
        </w:tc>
      </w:tr>
    </w:tbl>
    <w:p w:rsidR="00D9712E" w:rsidP="00DB4819" w:rsidRDefault="00D9712E" w14:paraId="4DFF394A" w14:textId="77777777"/>
    <w:p w:rsidR="006E353D" w:rsidP="006E353D" w:rsidRDefault="006E353D" w14:paraId="5345A3C6" w14:textId="77777777">
      <w:pPr>
        <w:pStyle w:val="Caption"/>
        <w:keepNext/>
      </w:pPr>
      <w:bookmarkStart w:name="_Ref435096693" w:id="1"/>
      <w:r>
        <w:t xml:space="preserve">Table </w:t>
      </w:r>
      <w:fldSimple w:instr=" SEQ Table \* ARABIC ">
        <w:r w:rsidR="005E0ED3">
          <w:rPr>
            <w:noProof/>
          </w:rPr>
          <w:t>2</w:t>
        </w:r>
      </w:fldSimple>
      <w:bookmarkEnd w:id="1"/>
      <w:r>
        <w:t>: Performance Metrics</w:t>
      </w:r>
    </w:p>
    <w:tbl>
      <w:tblPr>
        <w:tblStyle w:val="TableGrid"/>
        <w:tblW w:w="0" w:type="auto"/>
        <w:tblLook w:val="04A0" w:firstRow="1" w:lastRow="0" w:firstColumn="1" w:lastColumn="0" w:noHBand="0" w:noVBand="1"/>
      </w:tblPr>
      <w:tblGrid>
        <w:gridCol w:w="1530"/>
        <w:gridCol w:w="2606"/>
        <w:gridCol w:w="2607"/>
        <w:gridCol w:w="2607"/>
      </w:tblGrid>
      <w:tr w:rsidR="00ED7DBE" w:rsidTr="00ED0AAA" w14:paraId="5CE571B5" w14:textId="77777777">
        <w:tc>
          <w:tcPr>
            <w:tcW w:w="1530" w:type="dxa"/>
            <w:tcBorders>
              <w:top w:val="nil"/>
              <w:left w:val="nil"/>
              <w:bottom w:val="single" w:color="auto" w:sz="4" w:space="0"/>
              <w:right w:val="single" w:color="auto" w:sz="4" w:space="0"/>
            </w:tcBorders>
          </w:tcPr>
          <w:p w:rsidR="00ED7DBE" w:rsidP="00223A53" w:rsidRDefault="00ED7DBE" w14:paraId="31A8BF3E" w14:textId="77777777">
            <w:pPr>
              <w:jc w:val="left"/>
            </w:pPr>
          </w:p>
        </w:tc>
        <w:tc>
          <w:tcPr>
            <w:tcW w:w="2606" w:type="dxa"/>
            <w:tcBorders>
              <w:top w:val="single" w:color="auto" w:sz="4" w:space="0"/>
              <w:left w:val="single" w:color="auto" w:sz="4" w:space="0"/>
              <w:bottom w:val="single" w:color="auto" w:sz="4" w:space="0"/>
              <w:right w:val="single" w:color="auto" w:sz="4" w:space="0"/>
            </w:tcBorders>
          </w:tcPr>
          <w:p w:rsidR="00ED7DBE" w:rsidP="00223A53" w:rsidRDefault="00ED7DBE" w14:paraId="31BD7EF9" w14:textId="77777777">
            <w:pPr>
              <w:jc w:val="left"/>
            </w:pPr>
            <w:r>
              <w:t>Incremental Emissions</w:t>
            </w:r>
          </w:p>
        </w:tc>
        <w:tc>
          <w:tcPr>
            <w:tcW w:w="2607" w:type="dxa"/>
            <w:tcBorders>
              <w:left w:val="single" w:color="auto" w:sz="4" w:space="0"/>
            </w:tcBorders>
          </w:tcPr>
          <w:p w:rsidR="00ED7DBE" w:rsidP="00223A53" w:rsidRDefault="00ED7DBE" w14:paraId="4DBCDAF1" w14:textId="77777777">
            <w:pPr>
              <w:jc w:val="left"/>
            </w:pPr>
            <w:r>
              <w:t>Production Emissions</w:t>
            </w:r>
          </w:p>
        </w:tc>
        <w:tc>
          <w:tcPr>
            <w:tcW w:w="2607" w:type="dxa"/>
          </w:tcPr>
          <w:p w:rsidR="00ED7DBE" w:rsidP="00223A53" w:rsidRDefault="00ED7DBE" w14:paraId="61282A23" w14:textId="77777777">
            <w:pPr>
              <w:jc w:val="left"/>
            </w:pPr>
            <w:r>
              <w:t>Total Emissions</w:t>
            </w:r>
          </w:p>
        </w:tc>
      </w:tr>
      <w:tr w:rsidR="00ED7DBE" w:rsidTr="00ED0AAA" w14:paraId="4A23D48E" w14:textId="77777777">
        <w:trPr>
          <w:trHeight w:val="359"/>
        </w:trPr>
        <w:tc>
          <w:tcPr>
            <w:tcW w:w="1530" w:type="dxa"/>
            <w:tcBorders>
              <w:top w:val="single" w:color="auto" w:sz="4" w:space="0"/>
            </w:tcBorders>
          </w:tcPr>
          <w:p w:rsidR="00ED7DBE" w:rsidP="00223A53" w:rsidRDefault="00ED7DBE" w14:paraId="6948034B" w14:textId="77777777">
            <w:pPr>
              <w:jc w:val="left"/>
            </w:pPr>
            <w:r>
              <w:t>Instantaneous</w:t>
            </w:r>
          </w:p>
        </w:tc>
        <w:tc>
          <w:tcPr>
            <w:tcW w:w="2606" w:type="dxa"/>
            <w:tcBorders>
              <w:top w:val="single" w:color="auto" w:sz="4" w:space="0"/>
            </w:tcBorders>
          </w:tcPr>
          <w:p w:rsidR="00ED7DBE" w:rsidP="00223A53" w:rsidRDefault="00ED7DBE" w14:paraId="0AB34C96" w14:textId="77777777">
            <w:pPr>
              <w:jc w:val="left"/>
            </w:pPr>
            <w:r>
              <w:t>Incremental Carbon Ratio</w:t>
            </w:r>
          </w:p>
        </w:tc>
        <w:tc>
          <w:tcPr>
            <w:tcW w:w="2607" w:type="dxa"/>
          </w:tcPr>
          <w:p w:rsidR="00ED7DBE" w:rsidP="00223A53" w:rsidRDefault="00ED7DBE" w14:paraId="1B8DBF08" w14:textId="77777777">
            <w:pPr>
              <w:jc w:val="left"/>
            </w:pPr>
            <w:r>
              <w:t>Production Carbon Ratio</w:t>
            </w:r>
          </w:p>
        </w:tc>
        <w:tc>
          <w:tcPr>
            <w:tcW w:w="2607" w:type="dxa"/>
          </w:tcPr>
          <w:p w:rsidR="00ED7DBE" w:rsidP="00223A53" w:rsidRDefault="00ED7DBE" w14:paraId="27E653A6" w14:textId="77777777">
            <w:pPr>
              <w:jc w:val="left"/>
            </w:pPr>
            <w:r>
              <w:t>Total Carbon Ratio</w:t>
            </w:r>
          </w:p>
        </w:tc>
      </w:tr>
      <w:tr w:rsidR="00ED7DBE" w:rsidTr="00ED0AAA" w14:paraId="42F4A80D" w14:textId="77777777">
        <w:tc>
          <w:tcPr>
            <w:tcW w:w="1530" w:type="dxa"/>
          </w:tcPr>
          <w:p w:rsidR="00ED7DBE" w:rsidP="00223A53" w:rsidRDefault="00ED7DBE" w14:paraId="5B9E2FD7" w14:textId="77777777">
            <w:pPr>
              <w:jc w:val="left"/>
            </w:pPr>
            <w:r>
              <w:t>Cumulative</w:t>
            </w:r>
          </w:p>
        </w:tc>
        <w:tc>
          <w:tcPr>
            <w:tcW w:w="2606" w:type="dxa"/>
          </w:tcPr>
          <w:p w:rsidR="00ED7DBE" w:rsidP="00223A53" w:rsidRDefault="00ED7DBE" w14:paraId="5E9E264B" w14:textId="77777777">
            <w:pPr>
              <w:jc w:val="left"/>
            </w:pPr>
            <w:r>
              <w:t xml:space="preserve">Incremental Cumulative Carbon Ratio </w:t>
            </w:r>
            <w:r w:rsidR="00ED0AAA">
              <w:br/>
            </w:r>
            <w:r>
              <w:t>(Incremental CCR)</w:t>
            </w:r>
          </w:p>
        </w:tc>
        <w:tc>
          <w:tcPr>
            <w:tcW w:w="2607" w:type="dxa"/>
          </w:tcPr>
          <w:p w:rsidR="00ED7DBE" w:rsidP="00223A53" w:rsidRDefault="00ED7DBE" w14:paraId="742FE741" w14:textId="77777777">
            <w:pPr>
              <w:jc w:val="left"/>
            </w:pPr>
            <w:r>
              <w:t xml:space="preserve">Production  Cumulative Carbon Ratio </w:t>
            </w:r>
            <w:r w:rsidR="00ED0AAA">
              <w:br/>
            </w:r>
            <w:r>
              <w:t>(Production CCR)</w:t>
            </w:r>
          </w:p>
        </w:tc>
        <w:tc>
          <w:tcPr>
            <w:tcW w:w="2607" w:type="dxa"/>
          </w:tcPr>
          <w:p w:rsidR="00ED7DBE" w:rsidP="00223A53" w:rsidRDefault="00ED7DBE" w14:paraId="6CC7AAE9" w14:textId="77777777">
            <w:pPr>
              <w:jc w:val="left"/>
            </w:pPr>
            <w:r>
              <w:t xml:space="preserve">Total Cumulative Carbon Ratio </w:t>
            </w:r>
            <w:r w:rsidR="00ED0AAA">
              <w:br/>
            </w:r>
            <w:r>
              <w:t>(Total CCR)</w:t>
            </w:r>
          </w:p>
        </w:tc>
      </w:tr>
    </w:tbl>
    <w:p w:rsidR="00ED7DBE" w:rsidP="00DB4819" w:rsidRDefault="00ED7DBE" w14:paraId="3EDFDADB" w14:textId="77777777"/>
    <w:p w:rsidR="00ED7DBE" w:rsidP="00DB4819" w:rsidRDefault="00E215DA" w14:paraId="2CDBDF1F" w14:textId="7BC12276">
      <w:r w:rsidRPr="467B3829">
        <w:rPr>
          <w:i w:val="1"/>
          <w:iCs w:val="1"/>
        </w:rPr>
        <w:t xml:space="preserve">Financial Viability Metrics: </w:t>
      </w:r>
      <w:r w:rsidRPr="006E353D" w:rsidR="00ED7DBE">
        <w:rPr/>
        <w:t>The financial viability of the model was assessed by considering two separate funding mechanisms: a</w:t>
      </w:r>
      <w:r w:rsidR="005E772D">
        <w:rPr/>
        <w:t xml:space="preserve"> per</w:t>
      </w:r>
      <w:r w:rsidR="00253288">
        <w:rPr/>
        <w:t>-</w:t>
      </w:r>
      <w:r w:rsidR="005E772D">
        <w:rPr/>
        <w:t xml:space="preserve">barrel required investment, </w:t>
      </w:r>
      <w:r w:rsidRPr="006E353D" w:rsidR="009F623D">
        <w:rPr/>
        <w:t xml:space="preserve">used to </w:t>
      </w:r>
      <w:r w:rsidR="002217F5">
        <w:rPr/>
        <w:t>purchase and install</w:t>
      </w:r>
      <w:r w:rsidRPr="006E353D" w:rsidR="002217F5">
        <w:rPr/>
        <w:t xml:space="preserve"> </w:t>
      </w:r>
      <w:r w:rsidRPr="006E353D" w:rsidR="009F623D">
        <w:rPr/>
        <w:t>wind turbines</w:t>
      </w:r>
      <w:r w:rsidRPr="006E353D" w:rsidR="00ED7DBE">
        <w:rPr/>
        <w:t>, and a required reinves</w:t>
      </w:r>
      <w:r w:rsidRPr="006E353D" w:rsidR="009F623D">
        <w:rPr/>
        <w:t>tment amount which levies an additional charge per kWh o</w:t>
      </w:r>
      <w:r w:rsidRPr="006E353D" w:rsidR="00F57425">
        <w:rPr/>
        <w:t>f</w:t>
      </w:r>
      <w:r w:rsidRPr="006E353D" w:rsidR="009F623D">
        <w:rPr/>
        <w:t xml:space="preserve"> generated power to </w:t>
      </w:r>
      <w:r w:rsidR="002217F5">
        <w:rPr/>
        <w:t>pay for</w:t>
      </w:r>
      <w:r w:rsidRPr="006E353D" w:rsidR="002217F5">
        <w:rPr/>
        <w:t xml:space="preserve"> </w:t>
      </w:r>
      <w:r w:rsidRPr="006E353D" w:rsidR="00F57425">
        <w:rPr/>
        <w:t xml:space="preserve">turbine </w:t>
      </w:r>
      <w:r w:rsidRPr="006E353D" w:rsidR="009F623D">
        <w:rPr/>
        <w:t xml:space="preserve">maintenance and to </w:t>
      </w:r>
      <w:r w:rsidR="002217F5">
        <w:rPr/>
        <w:t>add</w:t>
      </w:r>
      <w:r w:rsidRPr="006E353D" w:rsidR="002217F5">
        <w:rPr/>
        <w:t xml:space="preserve"> </w:t>
      </w:r>
      <w:r w:rsidRPr="006E353D" w:rsidR="009F623D">
        <w:rPr/>
        <w:t>additional t</w:t>
      </w:r>
      <w:r w:rsidR="006C4312">
        <w:rPr/>
        <w:t xml:space="preserve">urbines. </w:t>
      </w:r>
      <w:r w:rsidR="00FF1710">
        <w:rPr/>
        <w:t>We investigated i</w:t>
      </w:r>
      <w:r w:rsidR="006C4312">
        <w:rPr/>
        <w:t xml:space="preserve">nvestment amounts </w:t>
      </w:r>
      <w:r w:rsidR="008A671B">
        <w:rPr/>
        <w:t xml:space="preserve">ranging </w:t>
      </w:r>
      <w:r w:rsidR="00FF1710">
        <w:rPr/>
        <w:t>from $3</w:t>
      </w:r>
      <w:r w:rsidR="00253288">
        <w:rPr/>
        <w:t>–</w:t>
      </w:r>
      <w:r w:rsidR="00631FF3">
        <w:rPr/>
        <w:t>$13</w:t>
      </w:r>
      <w:r w:rsidR="006C4312">
        <w:rPr/>
        <w:t>/bbl</w:t>
      </w:r>
      <w:r w:rsidRPr="006E353D" w:rsidR="009F623D">
        <w:rPr/>
        <w:t>, and re</w:t>
      </w:r>
      <w:r w:rsidR="006C4312">
        <w:rPr/>
        <w:t xml:space="preserve">investment requirement amounts </w:t>
      </w:r>
      <w:r w:rsidR="00FF1710">
        <w:rPr/>
        <w:t>from $0</w:t>
      </w:r>
      <w:r w:rsidR="00253288">
        <w:rPr/>
        <w:t>–</w:t>
      </w:r>
      <w:r w:rsidRPr="006E353D" w:rsidR="009F623D">
        <w:rPr/>
        <w:t>$0.0</w:t>
      </w:r>
      <w:r w:rsidR="00631FF3">
        <w:rPr/>
        <w:t>3</w:t>
      </w:r>
      <w:r w:rsidRPr="006E353D" w:rsidR="009F623D">
        <w:rPr/>
        <w:t>/</w:t>
      </w:r>
      <w:r w:rsidR="006C4312">
        <w:rPr/>
        <w:t>kWh</w:t>
      </w:r>
      <w:r w:rsidRPr="004D7918" w:rsidR="004D7918">
        <w:rPr>
          <w:vertAlign w:val="subscript"/>
        </w:rPr>
        <w:t>wind</w:t>
      </w:r>
      <w:r w:rsidR="00631FF3">
        <w:rPr/>
        <w:t>. An investment of $2</w:t>
      </w:r>
      <w:r w:rsidRPr="006E353D" w:rsidR="009F623D">
        <w:rPr/>
        <w:t>/bbl is equivalent to</w:t>
      </w:r>
      <w:r w:rsidRPr="006E353D" w:rsidR="009F623D">
        <w:rPr/>
        <w:t xml:space="preserve"> </w:t>
      </w:r>
      <w:r w:rsidRPr="006E353D" w:rsidR="009F623D">
        <w:rPr/>
        <w:t>Alberta</w:t>
      </w:r>
      <w:r w:rsidRPr="006E353D" w:rsidR="00F7149D">
        <w:rPr/>
        <w:t>’s 2016</w:t>
      </w:r>
      <w:r w:rsidRPr="006E353D" w:rsidR="009F623D">
        <w:rPr/>
        <w:t xml:space="preserve"> carbon tax</w:t>
      </w:r>
      <w:r w:rsidRPr="006E353D" w:rsidR="00F7149D">
        <w:rPr/>
        <w:t xml:space="preserve"> </w:t>
      </w:r>
      <w:r w:rsidRPr="006E353D" w:rsidR="006E353D">
        <w:rPr/>
        <w:t>(</w:t>
      </w:r>
      <w:r w:rsidR="00631FF3">
        <w:rPr/>
        <w:t>C</w:t>
      </w:r>
      <w:r w:rsidRPr="006E353D" w:rsidR="00F7149D">
        <w:rPr/>
        <w:t>$20/ton</w:t>
      </w:r>
      <w:r w:rsidRPr="006E353D" w:rsidR="009F623D">
        <w:rPr/>
        <w:t xml:space="preserve"> </w:t>
      </w:r>
      <w:r w:rsidRPr="006E353D" w:rsidR="00F7149D">
        <w:fldChar w:fldCharType="begin"/>
      </w:r>
      <w:r w:rsidR="00593BB6">
        <w:instrText xml:space="preserve"> ADDIN ZOTERO_ITEM CSL_CITATION {"citationID":"507qkl02i","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Pr="006E353D" w:rsidR="00F7149D">
        <w:fldChar w:fldCharType="separate"/>
      </w:r>
      <w:r w:rsidRPr="467B3829" w:rsidR="00593BB6">
        <w:rPr>
          <w:rFonts w:ascii="Calibri" w:hAnsi="Calibri" w:eastAsia="Calibri" w:cs="Calibri"/>
        </w:rPr>
        <w:t>[2]</w:t>
      </w:r>
      <w:r w:rsidRPr="006E353D" w:rsidR="00F7149D">
        <w:fldChar w:fldCharType="end"/>
      </w:r>
      <w:r w:rsidRPr="006E353D" w:rsidR="006E353D">
        <w:rPr/>
        <w:t>)</w:t>
      </w:r>
      <w:r w:rsidRPr="006E353D" w:rsidR="00F7149D">
        <w:rPr/>
        <w:t xml:space="preserve"> </w:t>
      </w:r>
      <w:r w:rsidRPr="006E353D" w:rsidR="009F623D">
        <w:rPr/>
        <w:t>applied to the production emis</w:t>
      </w:r>
      <w:r w:rsidRPr="006E353D" w:rsidR="00775C66">
        <w:rPr/>
        <w:t>s</w:t>
      </w:r>
      <w:r w:rsidR="00631FF3">
        <w:rPr/>
        <w:t>ions of the oil sands, while $13</w:t>
      </w:r>
      <w:r w:rsidRPr="006E353D" w:rsidR="009F623D">
        <w:rPr/>
        <w:t xml:space="preserve">/bbl is equivalent to the proposed </w:t>
      </w:r>
      <w:r w:rsidRPr="006E353D" w:rsidR="00775C66">
        <w:rPr/>
        <w:t xml:space="preserve">2017 </w:t>
      </w:r>
      <w:r w:rsidRPr="006E353D" w:rsidR="009F623D">
        <w:rPr/>
        <w:t>tax</w:t>
      </w:r>
      <w:r w:rsidRPr="006E353D" w:rsidR="006E353D">
        <w:rPr/>
        <w:t xml:space="preserve"> (</w:t>
      </w:r>
      <w:r w:rsidR="00631FF3">
        <w:rPr/>
        <w:t>C</w:t>
      </w:r>
      <w:r w:rsidRPr="006E353D" w:rsidR="006E353D">
        <w:rPr/>
        <w:t xml:space="preserve">$30/ton </w:t>
      </w:r>
      <w:r w:rsidRPr="006E353D" w:rsidR="006E353D">
        <w:fldChar w:fldCharType="begin"/>
      </w:r>
      <w:r w:rsidR="00593BB6">
        <w:instrText xml:space="preserve"> ADDIN ZOTERO_ITEM CSL_CITATION {"citationID":"BY6c4eom","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Pr="006E353D" w:rsidR="006E353D">
        <w:fldChar w:fldCharType="separate"/>
      </w:r>
      <w:r w:rsidRPr="467B3829" w:rsidR="00593BB6">
        <w:rPr>
          <w:rFonts w:ascii="Calibri" w:hAnsi="Calibri" w:eastAsia="Calibri" w:cs="Calibri"/>
        </w:rPr>
        <w:t>[2]</w:t>
      </w:r>
      <w:r w:rsidRPr="006E353D" w:rsidR="006E353D">
        <w:fldChar w:fldCharType="end"/>
      </w:r>
      <w:r w:rsidRPr="006E353D" w:rsidR="006E353D">
        <w:rPr/>
        <w:t>)</w:t>
      </w:r>
      <w:r w:rsidRPr="006E353D" w:rsidR="009F623D">
        <w:rPr/>
        <w:t xml:space="preserve"> applied to the </w:t>
      </w:r>
      <w:r w:rsidRPr="006E353D" w:rsidR="00775C66">
        <w:rPr/>
        <w:t>total e</w:t>
      </w:r>
      <w:r w:rsidRPr="006E353D" w:rsidR="009F623D">
        <w:rPr/>
        <w:t xml:space="preserve">missions. </w:t>
      </w:r>
      <w:r w:rsidR="007033FD">
        <w:rPr/>
        <w:t>The</w:t>
      </w:r>
      <w:r w:rsidR="000A7FED">
        <w:rPr/>
        <w:t xml:space="preserve"> upper limit on reinvestment charges was chosen to be</w:t>
      </w:r>
      <w:r w:rsidR="004D7918">
        <w:rPr/>
        <w:t xml:space="preserve"> </w:t>
      </w:r>
      <w:r w:rsidRPr="006E353D" w:rsidR="009F623D">
        <w:rPr/>
        <w:t>$0.0</w:t>
      </w:r>
      <w:r w:rsidR="00631FF3">
        <w:rPr/>
        <w:t>3</w:t>
      </w:r>
      <w:r w:rsidRPr="006E353D" w:rsidR="009F623D">
        <w:rPr/>
        <w:t>/kWh</w:t>
      </w:r>
      <w:r w:rsidRPr="004D7918" w:rsidR="004D7918">
        <w:rPr>
          <w:vertAlign w:val="subscript"/>
        </w:rPr>
        <w:t>wind</w:t>
      </w:r>
      <w:r w:rsidRPr="006E353D" w:rsidR="009F623D">
        <w:rPr/>
        <w:t xml:space="preserve"> </w:t>
      </w:r>
      <w:r w:rsidR="000A7FED">
        <w:rPr/>
        <w:t>in order to maintain</w:t>
      </w:r>
      <w:r w:rsidRPr="006E353D" w:rsidR="00F7149D">
        <w:rPr/>
        <w:t xml:space="preserve"> </w:t>
      </w:r>
      <w:r w:rsidRPr="006E353D" w:rsidR="000A7FED">
        <w:rPr/>
        <w:t>incentive</w:t>
      </w:r>
      <w:r w:rsidR="000A7FED">
        <w:rPr/>
        <w:t>s</w:t>
      </w:r>
      <w:r w:rsidRPr="006E353D" w:rsidR="000A7FED">
        <w:rPr/>
        <w:t xml:space="preserve"> </w:t>
      </w:r>
      <w:r w:rsidRPr="006E353D" w:rsidR="00F7149D">
        <w:rPr/>
        <w:t>for oil companies to keep the turbines spinning</w:t>
      </w:r>
      <w:r w:rsidR="007033FD">
        <w:rPr/>
        <w:t xml:space="preserve"> (2014 average wholesale electricity price in Alberta was C$0.049 </w:t>
      </w:r>
      <w:r w:rsidR="007033FD">
        <w:fldChar w:fldCharType="begin"/>
      </w:r>
      <w:r w:rsidR="00433252">
        <w:instrText xml:space="preserve"> ADDIN ZOTERO_ITEM CSL_CITATION {"citationID":"nb26p9g58","properties":{"formattedCitation":"[31]","plainCitation":"[31]"},"citationItems":[{"id":2077,"uris":["http://zotero.org/users/1200139/items/788UGQFK"],"uri":["http://zotero.org/users/1200139/items/788UGQFK"],"itemData":{"id":2077,"type":"report","title":"2014 Annual Market Statistics","publisher":"Alberta Electric System Operator","publisher-place":"Calgary","event-place":"Calgary","author":[{"literal":"AESO"}],"issued":{"date-parts":[["2015",2]]}}}],"schema":"https://github.com/citation-style-language/schema/raw/master/csl-citation.json"} </w:instrText>
      </w:r>
      <w:r w:rsidR="007033FD">
        <w:fldChar w:fldCharType="separate"/>
      </w:r>
      <w:r w:rsidRPr="467B3829" w:rsidR="00433252">
        <w:rPr>
          <w:rFonts w:ascii="Calibri" w:hAnsi="Calibri" w:eastAsia="Calibri" w:cs="Calibri"/>
        </w:rPr>
        <w:t>[31]</w:t>
      </w:r>
      <w:r w:rsidR="007033FD">
        <w:fldChar w:fldCharType="end"/>
      </w:r>
      <w:r w:rsidR="007033FD">
        <w:rPr/>
        <w:t>)</w:t>
      </w:r>
      <w:r w:rsidRPr="006E353D" w:rsidR="009F623D">
        <w:rPr/>
        <w:t xml:space="preserve">. </w:t>
      </w:r>
    </w:p>
    <w:p w:rsidR="00307803" w:rsidP="00DB4819" w:rsidRDefault="00E215DA" w14:paraId="0A0B80C1" w14:textId="2771C659">
      <w:r>
        <w:t>T</w:t>
      </w:r>
      <w:r w:rsidR="007033FD">
        <w:t>o evaluate cost effectiveness, t</w:t>
      </w:r>
      <w:r>
        <w:t xml:space="preserve">he equivalent cost per ton of GHG emissions avoided was taken as the net present value of all expenditures required from the oil company divided by the total avoided GHG emissions. </w:t>
      </w:r>
      <w:r w:rsidR="00307803">
        <w:t xml:space="preserve">To keep the financial model clear, the investment required was presented </w:t>
      </w:r>
      <w:r w:rsidR="006C4312">
        <w:t>in</w:t>
      </w:r>
      <w:r w:rsidR="00307803">
        <w:t xml:space="preserve"> dollars per barrel of</w:t>
      </w:r>
      <w:r w:rsidR="007033FD">
        <w:t xml:space="preserve"> crude</w:t>
      </w:r>
      <w:r w:rsidR="00307803">
        <w:t xml:space="preserve"> oil produced. </w:t>
      </w:r>
      <w:r w:rsidR="006C4312">
        <w:t>A better</w:t>
      </w:r>
      <w:r w:rsidR="00307803">
        <w:t xml:space="preserve"> system </w:t>
      </w:r>
      <w:r w:rsidR="006C4312">
        <w:t xml:space="preserve">would base required investment amounts </w:t>
      </w:r>
      <w:r w:rsidR="00307803">
        <w:t xml:space="preserve">on carbon emissions </w:t>
      </w:r>
      <w:r w:rsidR="006C4312">
        <w:t>to</w:t>
      </w:r>
      <w:r w:rsidR="00307803">
        <w:t xml:space="preserve"> incentivize inno</w:t>
      </w:r>
      <w:r w:rsidR="006C4312">
        <w:t>vation and emissions reductions.</w:t>
      </w:r>
      <w:r w:rsidR="00307803">
        <w:t xml:space="preserve">  </w:t>
      </w:r>
    </w:p>
    <w:p w:rsidRPr="006E353D" w:rsidR="003709F8" w:rsidP="008707C0" w:rsidRDefault="003709F8" w14:paraId="76573371" w14:textId="77777777">
      <w:pPr>
        <w:pStyle w:val="Heading1"/>
      </w:pPr>
      <w:r w:rsidRPr="006E353D">
        <w:t>Results</w:t>
      </w:r>
    </w:p>
    <w:p w:rsidRPr="006E353D" w:rsidR="006B749A" w:rsidP="008707C0" w:rsidRDefault="00133E08" w14:paraId="0A5D7342" w14:textId="05EB72C8">
      <w:pPr>
        <w:pStyle w:val="Heading2"/>
      </w:pPr>
      <w:r>
        <w:t xml:space="preserve">Instantaneous </w:t>
      </w:r>
      <w:r w:rsidR="00253288">
        <w:t>E</w:t>
      </w:r>
      <w:r>
        <w:t xml:space="preserve">fficacy of </w:t>
      </w:r>
      <w:r w:rsidR="00253288">
        <w:t>W</w:t>
      </w:r>
      <w:r>
        <w:t xml:space="preserve">ind </w:t>
      </w:r>
      <w:r w:rsidR="00253288">
        <w:t>P</w:t>
      </w:r>
      <w:r>
        <w:t xml:space="preserve">ower to </w:t>
      </w:r>
      <w:r w:rsidR="00253288">
        <w:t>O</w:t>
      </w:r>
      <w:r>
        <w:t xml:space="preserve">ffset GHG </w:t>
      </w:r>
      <w:r w:rsidR="00253288">
        <w:t>E</w:t>
      </w:r>
      <w:r>
        <w:t>missions</w:t>
      </w:r>
    </w:p>
    <w:p w:rsidR="003709F8" w:rsidP="003709F8" w:rsidRDefault="003709F8" w14:paraId="3E1B7289" w14:textId="274D8AFD" w14:noSpellErr="1">
      <w:r w:rsidRPr="006E353D">
        <w:rPr/>
        <w:t xml:space="preserve">With </w:t>
      </w:r>
      <w:r w:rsidR="00944B09">
        <w:rPr/>
        <w:t>16</w:t>
      </w:r>
      <w:r w:rsidR="000129CF">
        <w:rPr/>
        <w:t xml:space="preserve"> thousand</w:t>
      </w:r>
      <w:r w:rsidR="00944B09">
        <w:rPr/>
        <w:t xml:space="preserve"> 3.45</w:t>
      </w:r>
      <w:r w:rsidR="00944B09">
        <w:rPr/>
        <w:t xml:space="preserve"> </w:t>
      </w:r>
      <w:r w:rsidRPr="006E353D">
        <w:rPr/>
        <w:t>MW wind</w:t>
      </w:r>
      <w:r>
        <w:rPr/>
        <w:t xml:space="preserve"> turbines, the </w:t>
      </w:r>
      <w:r w:rsidR="00A455A2">
        <w:rPr/>
        <w:t>incremental GHG emissions</w:t>
      </w:r>
      <w:r>
        <w:rPr/>
        <w:t xml:space="preserve"> caused by oil sands as compared to conventional oil would be offset. This amount of electricity generation is equivalent to </w:t>
      </w:r>
      <w:r w:rsidR="00133E08">
        <w:rPr/>
        <w:t>86</w:t>
      </w:r>
      <w:r w:rsidR="00582CE4">
        <w:rPr/>
        <w:t>%</w:t>
      </w:r>
      <w:r>
        <w:rPr/>
        <w:t xml:space="preserve"> of Alberta’s </w:t>
      </w:r>
      <w:r w:rsidR="00582CE4">
        <w:rPr/>
        <w:t>electricity generation</w:t>
      </w:r>
      <w:r w:rsidR="00A455A2">
        <w:rPr/>
        <w:t xml:space="preserve"> (</w:t>
      </w:r>
      <w:r w:rsidR="00A455A2">
        <w:fldChar w:fldCharType="begin"/>
      </w:r>
      <w:r w:rsidR="00A455A2">
        <w:instrText xml:space="preserve"> REF _Ref434935975 \h </w:instrText>
      </w:r>
      <w:r w:rsidR="00A455A2">
        <w:fldChar w:fldCharType="separate"/>
      </w:r>
      <w:r w:rsidR="005E0ED3">
        <w:rPr/>
        <w:t xml:space="preserve">Table </w:t>
      </w:r>
      <w:r w:rsidR="005E0ED3">
        <w:rPr>
          <w:noProof/>
        </w:rPr>
        <w:t>3</w:t>
      </w:r>
      <w:r w:rsidR="00A455A2">
        <w:fldChar w:fldCharType="end"/>
      </w:r>
      <w:r w:rsidR="00A455A2">
        <w:rPr/>
        <w:t xml:space="preserve">), </w:t>
      </w:r>
      <w:r w:rsidR="008056B7">
        <w:rPr/>
        <w:t>but in the model</w:t>
      </w:r>
      <w:r w:rsidR="00554854">
        <w:rPr/>
        <w:t xml:space="preserve"> </w:t>
      </w:r>
      <w:r w:rsidR="00253288">
        <w:rPr/>
        <w:t xml:space="preserve">it </w:t>
      </w:r>
      <w:r w:rsidR="00A455A2">
        <w:rPr/>
        <w:t xml:space="preserve">is actually sold to </w:t>
      </w:r>
      <w:r w:rsidR="00133E08">
        <w:rPr/>
        <w:t xml:space="preserve">both </w:t>
      </w:r>
      <w:r w:rsidR="00A455A2">
        <w:rPr/>
        <w:t>Alberta</w:t>
      </w:r>
      <w:r w:rsidR="00133E08">
        <w:rPr/>
        <w:t xml:space="preserve">n and </w:t>
      </w:r>
      <w:r w:rsidR="006C4312">
        <w:rPr/>
        <w:t>American</w:t>
      </w:r>
      <w:r w:rsidR="00133E08">
        <w:rPr/>
        <w:t xml:space="preserve"> grids</w:t>
      </w:r>
      <w:r w:rsidR="00A455A2">
        <w:rPr/>
        <w:t xml:space="preserve">. </w:t>
      </w:r>
      <w:r w:rsidR="008056B7">
        <w:rPr/>
        <w:t>With 71</w:t>
      </w:r>
      <w:r w:rsidR="000129CF">
        <w:rPr/>
        <w:t xml:space="preserve"> thousand</w:t>
      </w:r>
      <w:r w:rsidR="008056B7">
        <w:rPr/>
        <w:t xml:space="preserve"> 3.45</w:t>
      </w:r>
      <w:r w:rsidR="008056B7">
        <w:rPr/>
        <w:t xml:space="preserve"> </w:t>
      </w:r>
      <w:r w:rsidR="008056B7">
        <w:rPr/>
        <w:t xml:space="preserve">MW turbines </w:t>
      </w:r>
      <w:r w:rsidR="00F44F66">
        <w:rPr/>
        <w:t>(</w:t>
      </w:r>
      <w:r w:rsidR="008056B7">
        <w:rPr/>
        <w:t>the maximum turbine density of one per two square kilometers</w:t>
      </w:r>
      <w:r w:rsidR="006C4312">
        <w:rPr/>
        <w:t>)</w:t>
      </w:r>
      <w:r w:rsidR="00133E08">
        <w:rPr/>
        <w:t xml:space="preserve">, </w:t>
      </w:r>
      <w:r w:rsidR="008056B7">
        <w:rPr/>
        <w:t>410% of the incremental emissions</w:t>
      </w:r>
      <w:r w:rsidRPr="008056B7" w:rsidR="008056B7">
        <w:rPr/>
        <w:t xml:space="preserve"> </w:t>
      </w:r>
      <w:r w:rsidR="008056B7">
        <w:rPr/>
        <w:t xml:space="preserve">can be offset, which is equivalent to </w:t>
      </w:r>
      <w:r w:rsidR="00CA466D">
        <w:rPr/>
        <w:t>168</w:t>
      </w:r>
      <w:r w:rsidR="00133E08">
        <w:rPr/>
        <w:t xml:space="preserve">% of the </w:t>
      </w:r>
      <w:r w:rsidR="006C4312">
        <w:rPr/>
        <w:t>production</w:t>
      </w:r>
      <w:r w:rsidR="00582CE4">
        <w:rPr/>
        <w:t xml:space="preserve"> emissions</w:t>
      </w:r>
      <w:r w:rsidR="008056B7">
        <w:rPr/>
        <w:t xml:space="preserve"> or</w:t>
      </w:r>
      <w:r w:rsidR="00CA466D">
        <w:rPr/>
        <w:t xml:space="preserve"> 52% of the total </w:t>
      </w:r>
      <w:r w:rsidR="002841A3">
        <w:rPr/>
        <w:t xml:space="preserve">(production and end-use) </w:t>
      </w:r>
      <w:r w:rsidR="00CA466D">
        <w:rPr/>
        <w:t>emissions</w:t>
      </w:r>
      <w:r w:rsidR="006C4312">
        <w:rPr/>
        <w:t xml:space="preserve"> (</w:t>
      </w:r>
      <w:r w:rsidR="006C4312">
        <w:fldChar w:fldCharType="begin"/>
      </w:r>
      <w:r w:rsidR="006C4312">
        <w:instrText xml:space="preserve"> REF _Ref434935975 \h </w:instrText>
      </w:r>
      <w:r w:rsidR="006C4312">
        <w:fldChar w:fldCharType="separate"/>
      </w:r>
      <w:r w:rsidR="005E0ED3">
        <w:rPr/>
        <w:t xml:space="preserve">Table </w:t>
      </w:r>
      <w:r w:rsidR="005E0ED3">
        <w:rPr>
          <w:noProof/>
        </w:rPr>
        <w:t>3</w:t>
      </w:r>
      <w:r w:rsidR="006C4312">
        <w:fldChar w:fldCharType="end"/>
      </w:r>
      <w:r w:rsidR="006C4312">
        <w:rPr/>
        <w:t>)</w:t>
      </w:r>
      <w:r w:rsidR="00133E08">
        <w:rPr/>
        <w:t xml:space="preserve">. </w:t>
      </w:r>
      <w:r w:rsidR="00582CE4">
        <w:rPr/>
        <w:t xml:space="preserve"> </w:t>
      </w:r>
      <w:r w:rsidR="006C4312">
        <w:rPr/>
        <w:t xml:space="preserve">Beyond the land </w:t>
      </w:r>
      <w:r w:rsidR="00CA466D">
        <w:rPr/>
        <w:t>area</w:t>
      </w:r>
      <w:r w:rsidR="006C4312">
        <w:rPr/>
        <w:t xml:space="preserve"> constraints, the model </w:t>
      </w:r>
      <w:r w:rsidR="000E420B">
        <w:rPr/>
        <w:t xml:space="preserve">also shows </w:t>
      </w:r>
      <w:r w:rsidR="006C4312">
        <w:rPr/>
        <w:t xml:space="preserve">that </w:t>
      </w:r>
      <w:r w:rsidR="00133E08">
        <w:rPr/>
        <w:t xml:space="preserve">if </w:t>
      </w:r>
      <w:r w:rsidR="006C4312">
        <w:rPr/>
        <w:t>Canadian and American</w:t>
      </w:r>
      <w:r w:rsidR="00133E08">
        <w:rPr/>
        <w:t xml:space="preserve"> grid</w:t>
      </w:r>
      <w:r w:rsidR="006C4312">
        <w:rPr/>
        <w:t>s</w:t>
      </w:r>
      <w:r w:rsidR="00133E08">
        <w:rPr/>
        <w:t xml:space="preserve"> can only handle 20% wind energy</w:t>
      </w:r>
      <w:r w:rsidR="008056B7">
        <w:rPr/>
        <w:t xml:space="preserve"> (currently 3.9%, </w:t>
      </w:r>
      <w:r w:rsidR="008056B7">
        <w:fldChar w:fldCharType="begin"/>
      </w:r>
      <w:r w:rsidR="008056B7">
        <w:instrText xml:space="preserve"> REF _Ref435006677 \h </w:instrText>
      </w:r>
      <w:r w:rsidR="008056B7">
        <w:fldChar w:fldCharType="separate"/>
      </w:r>
      <w:r w:rsidR="005E0ED3">
        <w:rPr/>
        <w:t xml:space="preserve">Table </w:t>
      </w:r>
      <w:r w:rsidR="005E0ED3">
        <w:rPr>
          <w:noProof/>
        </w:rPr>
        <w:t>1</w:t>
      </w:r>
      <w:r w:rsidR="008056B7">
        <w:fldChar w:fldCharType="end"/>
      </w:r>
      <w:r w:rsidR="008056B7">
        <w:rPr/>
        <w:t>)</w:t>
      </w:r>
      <w:r w:rsidR="00133E08">
        <w:rPr/>
        <w:t xml:space="preserve">, 93% of the total </w:t>
      </w:r>
      <w:r w:rsidR="000E420B">
        <w:rPr/>
        <w:t xml:space="preserve">annual </w:t>
      </w:r>
      <w:r w:rsidR="00133E08">
        <w:rPr/>
        <w:t>emissions of the oil sand</w:t>
      </w:r>
      <w:r w:rsidR="006C4312">
        <w:rPr/>
        <w:t xml:space="preserve">s could be offset with wind power </w:t>
      </w:r>
      <w:r w:rsidR="00F20818">
        <w:rPr/>
        <w:t>(</w:t>
      </w:r>
      <w:r w:rsidR="00F20818">
        <w:fldChar w:fldCharType="begin"/>
      </w:r>
      <w:r w:rsidR="00F20818">
        <w:instrText xml:space="preserve"> REF _Ref434935975 \h </w:instrText>
      </w:r>
      <w:r w:rsidR="00F20818">
        <w:fldChar w:fldCharType="separate"/>
      </w:r>
      <w:r w:rsidR="005E0ED3">
        <w:rPr/>
        <w:t xml:space="preserve">Table </w:t>
      </w:r>
      <w:r w:rsidR="005E0ED3">
        <w:rPr>
          <w:noProof/>
        </w:rPr>
        <w:t>3</w:t>
      </w:r>
      <w:r w:rsidR="00F20818">
        <w:fldChar w:fldCharType="end"/>
      </w:r>
      <w:r w:rsidR="00F20818">
        <w:rPr/>
        <w:t>)</w:t>
      </w:r>
      <w:r w:rsidR="00133E08">
        <w:rPr/>
        <w:t xml:space="preserve">. </w:t>
      </w:r>
      <w:r w:rsidR="002841A3">
        <w:rPr/>
        <w:t>Importantly,</w:t>
      </w:r>
      <w:r w:rsidR="000E420B">
        <w:rPr/>
        <w:t xml:space="preserve"> </w:t>
      </w:r>
      <w:r w:rsidR="002841A3">
        <w:rPr/>
        <w:t xml:space="preserve">this </w:t>
      </w:r>
      <w:r w:rsidR="00EE79B9">
        <w:rPr/>
        <w:t>shows that if</w:t>
      </w:r>
      <w:r w:rsidR="0094582A">
        <w:rPr/>
        <w:t xml:space="preserve"> </w:t>
      </w:r>
      <w:r w:rsidR="002040BB">
        <w:rPr/>
        <w:t>GHG</w:t>
      </w:r>
      <w:r w:rsidR="0094582A">
        <w:rPr/>
        <w:t xml:space="preserve"> emissions from other hydrocarbon sources are to be offset by renewables, the grid must be able to handle significantly more </w:t>
      </w:r>
      <w:r w:rsidR="00EE79B9">
        <w:rPr/>
        <w:t>renewable energy</w:t>
      </w:r>
      <w:r w:rsidR="0094582A">
        <w:rPr/>
        <w:t>, which indicates a significant need for energy storage devices.</w:t>
      </w:r>
    </w:p>
    <w:p w:rsidRPr="006E353D" w:rsidR="002E4507" w:rsidP="002E4507" w:rsidRDefault="002E4507" w14:paraId="3E05B727" w14:textId="56C9444B">
      <w:pPr>
        <w:pStyle w:val="Heading2"/>
      </w:pPr>
      <w:r>
        <w:lastRenderedPageBreak/>
        <w:t xml:space="preserve">Cumulative </w:t>
      </w:r>
      <w:r w:rsidR="00253288">
        <w:t>E</w:t>
      </w:r>
      <w:r>
        <w:t xml:space="preserve">fficacy and </w:t>
      </w:r>
      <w:r w:rsidR="00253288">
        <w:t>F</w:t>
      </w:r>
      <w:r>
        <w:t xml:space="preserve">inancial </w:t>
      </w:r>
      <w:r w:rsidR="00253288">
        <w:t>F</w:t>
      </w:r>
      <w:r>
        <w:t xml:space="preserve">easibility of </w:t>
      </w:r>
      <w:r w:rsidR="00253288">
        <w:t>W</w:t>
      </w:r>
      <w:r>
        <w:t xml:space="preserve">ind </w:t>
      </w:r>
      <w:r w:rsidR="00253288">
        <w:t>P</w:t>
      </w:r>
      <w:r>
        <w:t xml:space="preserve">ower to </w:t>
      </w:r>
      <w:r w:rsidR="00253288">
        <w:t>O</w:t>
      </w:r>
      <w:r>
        <w:t xml:space="preserve">ffset GHG </w:t>
      </w:r>
      <w:r w:rsidR="00253288">
        <w:t>E</w:t>
      </w:r>
      <w:r>
        <w:t>missions</w:t>
      </w:r>
    </w:p>
    <w:p w:rsidR="009F2BC4" w:rsidP="002E4507" w:rsidRDefault="008056B7" w14:paraId="65F6D6FB" w14:textId="77777777">
      <w:r>
        <w:t xml:space="preserve">Within the range of </w:t>
      </w:r>
      <w:r w:rsidR="009F2BC4">
        <w:t>investment and reinvestment amounts</w:t>
      </w:r>
      <w:r>
        <w:t xml:space="preserve"> explored</w:t>
      </w:r>
      <w:r w:rsidR="00FF1710">
        <w:t xml:space="preserve">, </w:t>
      </w:r>
      <w:r>
        <w:t xml:space="preserve">the maximum possible </w:t>
      </w:r>
      <w:r w:rsidR="009B53F4">
        <w:t xml:space="preserve">incremental CCR </w:t>
      </w:r>
      <w:r>
        <w:t>(Equation 2) was</w:t>
      </w:r>
      <w:r w:rsidR="009B53F4">
        <w:t xml:space="preserve"> 1</w:t>
      </w:r>
      <w:r w:rsidR="00DA53B7">
        <w:t>26</w:t>
      </w:r>
      <w:r w:rsidR="00B2328C">
        <w:t>%</w:t>
      </w:r>
      <w:r w:rsidR="009F2BC4">
        <w:t xml:space="preserve"> (</w:t>
      </w:r>
      <w:r w:rsidR="009F2BC4">
        <w:fldChar w:fldCharType="begin"/>
      </w:r>
      <w:r w:rsidR="009F2BC4">
        <w:instrText xml:space="preserve"> REF _Ref436746260 \h </w:instrText>
      </w:r>
      <w:r w:rsidR="009F2BC4">
        <w:fldChar w:fldCharType="separate"/>
      </w:r>
      <w:r w:rsidR="005E0ED3">
        <w:t xml:space="preserve">Figure </w:t>
      </w:r>
      <w:r w:rsidR="005E0ED3">
        <w:rPr>
          <w:noProof/>
        </w:rPr>
        <w:t>2</w:t>
      </w:r>
      <w:r w:rsidR="009F2BC4">
        <w:fldChar w:fldCharType="end"/>
      </w:r>
      <w:r w:rsidR="009F2BC4">
        <w:t xml:space="preserve">). It was therefore possible to </w:t>
      </w:r>
      <w:r w:rsidR="009B53F4">
        <w:t>mitigat</w:t>
      </w:r>
      <w:r w:rsidR="009F2BC4">
        <w:t>e</w:t>
      </w:r>
      <w:r w:rsidR="009B53F4">
        <w:t xml:space="preserve"> the </w:t>
      </w:r>
      <w:r w:rsidR="009F2BC4">
        <w:t>incremental</w:t>
      </w:r>
      <w:r w:rsidR="009B53F4">
        <w:t xml:space="preserve"> GHG emissions of the oil sands as compared to conventional</w:t>
      </w:r>
      <w:r w:rsidR="009F2BC4">
        <w:t xml:space="preserve"> crude</w:t>
      </w:r>
      <w:r w:rsidR="009B53F4">
        <w:t xml:space="preserve"> oil</w:t>
      </w:r>
      <w:r w:rsidR="009F2BC4">
        <w:t>, but it was not possible to achieve a production CCR or a total CCR of 100%</w:t>
      </w:r>
      <w:r w:rsidR="009B53F4">
        <w:t xml:space="preserve">. </w:t>
      </w:r>
    </w:p>
    <w:p w:rsidR="00FF1710" w:rsidP="002E4507" w:rsidRDefault="00074588" w14:paraId="55BADF06" w14:textId="49A40A3A">
      <w:r>
        <w:t>To</w:t>
      </w:r>
      <w:r w:rsidR="009F2BC4">
        <w:t xml:space="preserve"> achieve an incremental CCR of 100%, the lowest</w:t>
      </w:r>
      <w:r w:rsidR="008056B7">
        <w:t xml:space="preserve"> </w:t>
      </w:r>
      <w:r w:rsidR="0034161A">
        <w:t>reinvestment</w:t>
      </w:r>
      <w:r w:rsidR="008056B7">
        <w:t xml:space="preserve"> </w:t>
      </w:r>
      <w:r w:rsidR="009F2BC4">
        <w:t>rate possible was</w:t>
      </w:r>
      <w:r w:rsidR="008056B7">
        <w:t xml:space="preserve"> $0.0</w:t>
      </w:r>
      <w:r w:rsidR="0001797D">
        <w:t>03</w:t>
      </w:r>
      <w:r w:rsidR="008056B7">
        <w:t>/</w:t>
      </w:r>
      <w:r w:rsidRPr="006E353D" w:rsidR="008056B7">
        <w:t>kWh</w:t>
      </w:r>
      <w:r w:rsidRPr="004D7918" w:rsidR="008056B7">
        <w:rPr>
          <w:vertAlign w:val="subscript"/>
        </w:rPr>
        <w:t>wind</w:t>
      </w:r>
      <w:r>
        <w:t xml:space="preserve"> </w:t>
      </w:r>
      <w:r w:rsidR="009F2BC4">
        <w:t xml:space="preserve">accompanied by </w:t>
      </w:r>
      <w:r w:rsidR="00FF1710">
        <w:t xml:space="preserve">an investment </w:t>
      </w:r>
      <w:r w:rsidR="0034161A">
        <w:t>o</w:t>
      </w:r>
      <w:r w:rsidR="008056B7">
        <w:t>f</w:t>
      </w:r>
      <w:r w:rsidR="0001797D">
        <w:t xml:space="preserve"> $13</w:t>
      </w:r>
      <w:r w:rsidR="00FF1710">
        <w:t>/bbl</w:t>
      </w:r>
      <w:r w:rsidR="0034161A">
        <w:t xml:space="preserve"> (</w:t>
      </w:r>
      <w:r w:rsidR="0034161A">
        <w:fldChar w:fldCharType="begin"/>
      </w:r>
      <w:r w:rsidR="0034161A">
        <w:instrText xml:space="preserve"> REF _Ref436746260 \h </w:instrText>
      </w:r>
      <w:r w:rsidR="0034161A">
        <w:fldChar w:fldCharType="separate"/>
      </w:r>
      <w:r w:rsidR="005E0ED3">
        <w:t xml:space="preserve">Figure </w:t>
      </w:r>
      <w:r w:rsidR="005E0ED3">
        <w:rPr>
          <w:noProof/>
        </w:rPr>
        <w:t>2</w:t>
      </w:r>
      <w:r w:rsidR="0034161A">
        <w:fldChar w:fldCharType="end"/>
      </w:r>
      <w:r w:rsidR="0034161A">
        <w:t>).</w:t>
      </w:r>
      <w:r w:rsidR="00FF1710">
        <w:t xml:space="preserve"> </w:t>
      </w:r>
      <w:r w:rsidR="009F2BC4">
        <w:t>The lowest possible per barrel rate was $10/bbl accompanied by a</w:t>
      </w:r>
      <w:r w:rsidR="0001797D">
        <w:t xml:space="preserve"> reinvestment of $0.03/</w:t>
      </w:r>
      <w:r w:rsidRPr="006E353D" w:rsidR="0001797D">
        <w:t>kWh</w:t>
      </w:r>
      <w:r w:rsidRPr="004D7918" w:rsidR="0001797D">
        <w:rPr>
          <w:vertAlign w:val="subscript"/>
        </w:rPr>
        <w:t>wind</w:t>
      </w:r>
      <w:r w:rsidR="009B53F4">
        <w:t xml:space="preserve"> </w:t>
      </w:r>
      <w:r w:rsidR="00FF1710">
        <w:t>(</w:t>
      </w:r>
      <w:r w:rsidR="00FF1710">
        <w:fldChar w:fldCharType="begin"/>
      </w:r>
      <w:r w:rsidR="00FF1710">
        <w:instrText xml:space="preserve"> REF _Ref436746260 \h </w:instrText>
      </w:r>
      <w:r w:rsidR="00FF1710">
        <w:fldChar w:fldCharType="separate"/>
      </w:r>
      <w:r w:rsidR="00444A58">
        <w:t xml:space="preserve">Figure </w:t>
      </w:r>
      <w:r w:rsidR="00444A58">
        <w:rPr>
          <w:noProof/>
        </w:rPr>
        <w:t>2</w:t>
      </w:r>
      <w:r w:rsidR="00FF1710">
        <w:fldChar w:fldCharType="end"/>
      </w:r>
      <w:r w:rsidR="00FF1710">
        <w:t xml:space="preserve">). </w:t>
      </w:r>
    </w:p>
    <w:p w:rsidR="00223A53" w:rsidP="002E4507" w:rsidRDefault="00074588" w14:paraId="7A7285BE" w14:textId="044791C4">
      <w:r>
        <w:t>A</w:t>
      </w:r>
      <w:r w:rsidR="009F2BC4">
        <w:t xml:space="preserve"> moderate</w:t>
      </w:r>
      <w:r w:rsidR="00D56411">
        <w:t xml:space="preserve"> </w:t>
      </w:r>
      <w:r w:rsidR="0019641E">
        <w:t>reinvestment rate of $0.015</w:t>
      </w:r>
      <w:r w:rsidR="00D56411">
        <w:t>/</w:t>
      </w:r>
      <w:r w:rsidRPr="006E353D" w:rsidR="00D56411">
        <w:t>kWh</w:t>
      </w:r>
      <w:r w:rsidR="009F2BC4">
        <w:rPr>
          <w:vertAlign w:val="subscript"/>
        </w:rPr>
        <w:t>wind</w:t>
      </w:r>
      <w:r w:rsidR="009F2BC4">
        <w:t xml:space="preserve"> a</w:t>
      </w:r>
      <w:r w:rsidR="0034161A">
        <w:t>n</w:t>
      </w:r>
      <w:r>
        <w:t>d an</w:t>
      </w:r>
      <w:r w:rsidR="0034161A">
        <w:t xml:space="preserve"> </w:t>
      </w:r>
      <w:r w:rsidR="008D186A">
        <w:t>investment of $12/bbl</w:t>
      </w:r>
      <w:r w:rsidR="006B73CF">
        <w:t xml:space="preserve"> achieved an </w:t>
      </w:r>
      <w:r w:rsidR="0019641E">
        <w:t>increme</w:t>
      </w:r>
      <w:r w:rsidR="008D186A">
        <w:t>ntal CCR of 103</w:t>
      </w:r>
      <w:r w:rsidR="00D56411">
        <w:t xml:space="preserve">% </w:t>
      </w:r>
      <w:r w:rsidR="008D186A">
        <w:t>(</w:t>
      </w:r>
      <w:r w:rsidR="008D186A">
        <w:fldChar w:fldCharType="begin"/>
      </w:r>
      <w:r w:rsidR="008D186A">
        <w:instrText xml:space="preserve"> REF _Ref436746260 \h </w:instrText>
      </w:r>
      <w:r w:rsidR="008D186A">
        <w:fldChar w:fldCharType="separate"/>
      </w:r>
      <w:r w:rsidR="00444A58">
        <w:t xml:space="preserve">Figure </w:t>
      </w:r>
      <w:r w:rsidR="00444A58">
        <w:rPr>
          <w:noProof/>
        </w:rPr>
        <w:t>2</w:t>
      </w:r>
      <w:r w:rsidR="008D186A">
        <w:fldChar w:fldCharType="end"/>
      </w:r>
      <w:r w:rsidR="008D186A">
        <w:t>)</w:t>
      </w:r>
      <w:r w:rsidR="00FF4447">
        <w:t>. While t</w:t>
      </w:r>
      <w:r w:rsidR="009F2BC4">
        <w:t>his balanced funding</w:t>
      </w:r>
      <w:r w:rsidR="00F45684">
        <w:t xml:space="preserve"> scheme </w:t>
      </w:r>
      <w:r w:rsidR="009F2BC4">
        <w:t>created</w:t>
      </w:r>
      <w:r w:rsidR="00FF4447">
        <w:t xml:space="preserve"> a total of</w:t>
      </w:r>
      <w:r w:rsidR="000129CF">
        <w:t xml:space="preserve"> 32 thousand</w:t>
      </w:r>
      <w:r w:rsidR="00F45684">
        <w:t xml:space="preserve"> wind turbines</w:t>
      </w:r>
      <w:r w:rsidR="00FF4447">
        <w:t>, the lan</w:t>
      </w:r>
      <w:r w:rsidR="000129CF">
        <w:t>d area could have supported 71 thousand</w:t>
      </w:r>
      <w:r w:rsidR="00FF4447">
        <w:t xml:space="preserve"> turbines</w:t>
      </w:r>
      <w:r w:rsidR="00442565">
        <w:t xml:space="preserve"> (</w:t>
      </w:r>
      <w:r w:rsidR="00442565">
        <w:fldChar w:fldCharType="begin"/>
      </w:r>
      <w:r w:rsidR="00442565">
        <w:instrText xml:space="preserve"> REF _Ref436746778 \h </w:instrText>
      </w:r>
      <w:r w:rsidR="00442565">
        <w:fldChar w:fldCharType="separate"/>
      </w:r>
      <w:r w:rsidR="00444A58">
        <w:t xml:space="preserve">Figure </w:t>
      </w:r>
      <w:r w:rsidR="00444A58">
        <w:rPr>
          <w:noProof/>
        </w:rPr>
        <w:t>3</w:t>
      </w:r>
      <w:r w:rsidR="00442565">
        <w:fldChar w:fldCharType="end"/>
      </w:r>
      <w:r w:rsidR="00442565">
        <w:t>)</w:t>
      </w:r>
      <w:r w:rsidR="00B2328C">
        <w:t>. The lifespan of the turbines sharply limit</w:t>
      </w:r>
      <w:r w:rsidR="006B73CF">
        <w:t>ed</w:t>
      </w:r>
      <w:r w:rsidR="00B2328C">
        <w:t xml:space="preserve"> the ability</w:t>
      </w:r>
      <w:r w:rsidR="00E4579E">
        <w:t xml:space="preserve"> for the model to expand after 20 years (</w:t>
      </w:r>
      <w:r w:rsidR="00444A58">
        <w:fldChar w:fldCharType="begin"/>
      </w:r>
      <w:r w:rsidR="00444A58">
        <w:instrText xml:space="preserve"> REF _Ref436746778 \h </w:instrText>
      </w:r>
      <w:r w:rsidR="00444A58">
        <w:fldChar w:fldCharType="separate"/>
      </w:r>
      <w:r w:rsidR="00444A58">
        <w:t xml:space="preserve">Figure </w:t>
      </w:r>
      <w:r w:rsidR="00444A58">
        <w:rPr>
          <w:noProof/>
        </w:rPr>
        <w:t>3</w:t>
      </w:r>
      <w:r w:rsidR="00444A58">
        <w:fldChar w:fldCharType="end"/>
      </w:r>
      <w:r w:rsidR="00E4579E">
        <w:t xml:space="preserve">). </w:t>
      </w:r>
      <w:r w:rsidR="0001797D">
        <w:t>Designing turbines with longer</w:t>
      </w:r>
      <w:r w:rsidR="002040BB">
        <w:t xml:space="preserve"> life</w:t>
      </w:r>
      <w:r w:rsidR="00FF4447">
        <w:t xml:space="preserve"> expectanc</w:t>
      </w:r>
      <w:r w:rsidR="0001797D">
        <w:t xml:space="preserve">ies </w:t>
      </w:r>
      <w:r w:rsidR="002040BB">
        <w:t xml:space="preserve">would </w:t>
      </w:r>
      <w:r w:rsidR="0001797D">
        <w:t xml:space="preserve">increase the </w:t>
      </w:r>
      <w:r w:rsidR="006B73CF">
        <w:t>benefits</w:t>
      </w:r>
      <w:r w:rsidR="0001797D">
        <w:t xml:space="preserve"> of any wind farm </w:t>
      </w:r>
      <w:r w:rsidR="009F2BC4">
        <w:t>proposal</w:t>
      </w:r>
      <w:r w:rsidR="006B73CF">
        <w:t>, including</w:t>
      </w:r>
      <w:r w:rsidR="0001797D">
        <w:t xml:space="preserve"> this one. </w:t>
      </w:r>
      <w:r w:rsidR="00223A53">
        <w:t xml:space="preserve"> </w:t>
      </w:r>
    </w:p>
    <w:p w:rsidR="002E4507" w:rsidP="002E4507" w:rsidRDefault="00E4579E" w14:paraId="2C00AA35" w14:textId="4ED469E0">
      <w:pPr>
        <w:rPr>
          <w:rFonts w:ascii="Calibri" w:hAnsi="Calibri" w:eastAsia="Times New Roman" w:cs="Times New Roman"/>
          <w:color w:val="000000"/>
        </w:rPr>
      </w:pPr>
      <w:r>
        <w:t>Importantly, these results demonstrate that</w:t>
      </w:r>
      <w:r w:rsidR="0001797D">
        <w:t xml:space="preserve"> the proposed scheme </w:t>
      </w:r>
      <w:r>
        <w:t xml:space="preserve">can </w:t>
      </w:r>
      <w:r w:rsidR="001B0ED3">
        <w:t>offset</w:t>
      </w:r>
      <w:r>
        <w:t xml:space="preserve"> the incremental GHG emissions </w:t>
      </w:r>
      <w:r w:rsidR="00074588">
        <w:t>of</w:t>
      </w:r>
      <w:r>
        <w:t xml:space="preserve"> </w:t>
      </w:r>
      <w:r w:rsidR="00074588">
        <w:t xml:space="preserve">the </w:t>
      </w:r>
      <w:r>
        <w:t xml:space="preserve">oil sands and that </w:t>
      </w:r>
      <w:r w:rsidR="008F2375">
        <w:t>th</w:t>
      </w:r>
      <w:r w:rsidR="008B0871">
        <w:t>ese</w:t>
      </w:r>
      <w:r>
        <w:t xml:space="preserve"> benefits can be</w:t>
      </w:r>
      <w:r w:rsidR="0001797D">
        <w:t xml:space="preserve"> realized with investments of $10-$12</w:t>
      </w:r>
      <w:r>
        <w:t>/bbl</w:t>
      </w:r>
      <w:r w:rsidR="0001797D">
        <w:t>, even with a capacity factor as low as 17%</w:t>
      </w:r>
      <w:r>
        <w:t xml:space="preserve">. Before implementing such a scheme however, its relative efficacy must be considered. </w:t>
      </w:r>
    </w:p>
    <w:p w:rsidR="002F410F" w:rsidP="002F410F" w:rsidRDefault="002F410F" w14:paraId="2E02D300" w14:textId="7DB2E75C">
      <w:pPr>
        <w:pStyle w:val="Heading2"/>
      </w:pPr>
      <w:r>
        <w:t>Relative Efficacy of Wind Turbines</w:t>
      </w:r>
      <w:r w:rsidR="00074588">
        <w:t xml:space="preserve"> Located with the Athabasca Oil Sands</w:t>
      </w:r>
    </w:p>
    <w:p w:rsidR="00B43E76" w:rsidP="002F410F" w:rsidRDefault="002F410F" w14:paraId="138845E0" w14:textId="64A7616C">
      <w:pPr>
        <w:rPr>
          <w:rFonts w:ascii="Calibri" w:hAnsi="Calibri" w:eastAsia="Times New Roman" w:cs="Times New Roman"/>
          <w:color w:val="000000"/>
        </w:rPr>
      </w:pPr>
      <w:r>
        <w:t>The net present cost of this scheme is $</w:t>
      </w:r>
      <w:r w:rsidR="008C22F5">
        <w:t>146</w:t>
      </w:r>
      <w:r>
        <w:t xml:space="preserve"> billion</w:t>
      </w:r>
      <w:r w:rsidR="008F2375">
        <w:t xml:space="preserve"> and it </w:t>
      </w:r>
      <w:r w:rsidR="001B0ED3">
        <w:t>offset</w:t>
      </w:r>
      <w:r w:rsidR="008F2375">
        <w:t xml:space="preserve">s </w:t>
      </w:r>
      <w:r w:rsidR="008C22F5">
        <w:t>2,485</w:t>
      </w:r>
      <w:r w:rsidR="00DA53B7">
        <w:t xml:space="preserve"> MT of </w:t>
      </w:r>
      <w:r w:rsidR="00074588">
        <w:t>CO</w:t>
      </w:r>
      <w:r w:rsidRPr="00FE0F20" w:rsidR="00074588">
        <w:rPr>
          <w:vertAlign w:val="subscript"/>
        </w:rPr>
        <w:t>2</w:t>
      </w:r>
      <w:r w:rsidR="008C22F5">
        <w:t xml:space="preserve">e; it therefore has a net efficiency of </w:t>
      </w:r>
      <w:r w:rsidR="00774CD8">
        <w:t>$59</w:t>
      </w:r>
      <w:r w:rsidR="00DA53B7">
        <w:t>/t</w:t>
      </w:r>
      <w:r w:rsidR="008A671B">
        <w:t>on</w:t>
      </w:r>
      <w:r>
        <w:t xml:space="preserve"> CO</w:t>
      </w:r>
      <w:r w:rsidRPr="00FE0F20">
        <w:rPr>
          <w:vertAlign w:val="subscript"/>
        </w:rPr>
        <w:t>2</w:t>
      </w:r>
      <w:r w:rsidR="00074588">
        <w:t>e</w:t>
      </w:r>
      <w:r>
        <w:rPr>
          <w:rFonts w:ascii="Calibri" w:hAnsi="Calibri" w:eastAsia="Times New Roman" w:cs="Times New Roman"/>
          <w:color w:val="000000"/>
        </w:rPr>
        <w:t xml:space="preserve"> (</w:t>
      </w:r>
      <w:r>
        <w:rPr>
          <w:rFonts w:ascii="Calibri" w:hAnsi="Calibri" w:eastAsia="Times New Roman" w:cs="Times New Roman"/>
          <w:color w:val="000000"/>
        </w:rPr>
        <w:fldChar w:fldCharType="begin"/>
      </w:r>
      <w:r>
        <w:rPr>
          <w:rFonts w:ascii="Calibri" w:hAnsi="Calibri" w:eastAsia="Times New Roman" w:cs="Times New Roman"/>
          <w:color w:val="000000"/>
        </w:rPr>
        <w:instrText xml:space="preserve"> REF _Ref436751529 \h </w:instrText>
      </w:r>
      <w:r>
        <w:rPr>
          <w:rFonts w:ascii="Calibri" w:hAnsi="Calibri" w:eastAsia="Times New Roman" w:cs="Times New Roman"/>
          <w:color w:val="000000"/>
        </w:rPr>
      </w:r>
      <w:r>
        <w:rPr>
          <w:rFonts w:ascii="Calibri" w:hAnsi="Calibri" w:eastAsia="Times New Roman" w:cs="Times New Roman"/>
          <w:color w:val="000000"/>
        </w:rPr>
        <w:fldChar w:fldCharType="separate"/>
      </w:r>
      <w:r w:rsidR="005E0ED3">
        <w:t xml:space="preserve">Figure </w:t>
      </w:r>
      <w:r w:rsidR="005E0ED3">
        <w:rPr>
          <w:noProof/>
        </w:rPr>
        <w:t>5</w:t>
      </w:r>
      <w:r>
        <w:rPr>
          <w:rFonts w:ascii="Calibri" w:hAnsi="Calibri" w:eastAsia="Times New Roman" w:cs="Times New Roman"/>
          <w:color w:val="000000"/>
        </w:rPr>
        <w:fldChar w:fldCharType="end"/>
      </w:r>
      <w:r>
        <w:rPr>
          <w:rFonts w:ascii="Calibri" w:hAnsi="Calibri" w:eastAsia="Times New Roman" w:cs="Times New Roman"/>
          <w:color w:val="000000"/>
        </w:rPr>
        <w:t xml:space="preserve">). </w:t>
      </w:r>
      <w:r w:rsidR="00774CD8">
        <w:rPr>
          <w:rFonts w:ascii="Calibri" w:hAnsi="Calibri" w:eastAsia="Times New Roman" w:cs="Times New Roman"/>
          <w:color w:val="000000"/>
        </w:rPr>
        <w:t>The proposed scheme therefore costs 55% more per ton of</w:t>
      </w:r>
      <w:r w:rsidR="00624407">
        <w:rPr>
          <w:rFonts w:ascii="Calibri" w:hAnsi="Calibri" w:eastAsia="Times New Roman" w:cs="Times New Roman"/>
          <w:color w:val="000000"/>
        </w:rPr>
        <w:t xml:space="preserve"> offset</w:t>
      </w:r>
      <w:r w:rsidR="00774CD8">
        <w:rPr>
          <w:rFonts w:ascii="Calibri" w:hAnsi="Calibri" w:eastAsia="Times New Roman" w:cs="Times New Roman"/>
          <w:color w:val="000000"/>
        </w:rPr>
        <w:t xml:space="preserve"> </w:t>
      </w:r>
      <w:r w:rsidR="00774CD8">
        <w:t>CO</w:t>
      </w:r>
      <w:r w:rsidRPr="00FE0F20" w:rsidR="00774CD8">
        <w:rPr>
          <w:vertAlign w:val="subscript"/>
        </w:rPr>
        <w:t>2</w:t>
      </w:r>
      <w:r w:rsidR="00774CD8">
        <w:t>e</w:t>
      </w:r>
      <w:r w:rsidR="00774CD8">
        <w:rPr>
          <w:rFonts w:ascii="Calibri" w:hAnsi="Calibri" w:eastAsia="Times New Roman" w:cs="Times New Roman"/>
          <w:color w:val="000000"/>
        </w:rPr>
        <w:t xml:space="preserve"> than other estimates for high-penetration wind power in the U.S. Even less favorably, the costs are double</w:t>
      </w:r>
      <w:r w:rsidR="00BE2FCF">
        <w:rPr>
          <w:rFonts w:ascii="Calibri" w:hAnsi="Calibri" w:eastAsia="Times New Roman" w:cs="Times New Roman"/>
          <w:color w:val="000000"/>
        </w:rPr>
        <w:t xml:space="preserve"> the proposed Albertan carbon taxes or California’s current cap and trade prices </w:t>
      </w:r>
      <w:r w:rsidR="00DA53B7">
        <w:rPr>
          <w:rFonts w:ascii="Calibri" w:hAnsi="Calibri" w:eastAsia="Times New Roman" w:cs="Times New Roman"/>
          <w:color w:val="000000"/>
        </w:rPr>
        <w:t>(</w:t>
      </w:r>
      <w:r w:rsidR="00DA53B7">
        <w:rPr>
          <w:rFonts w:ascii="Calibri" w:hAnsi="Calibri" w:eastAsia="Times New Roman" w:cs="Times New Roman"/>
          <w:color w:val="000000"/>
        </w:rPr>
        <w:fldChar w:fldCharType="begin"/>
      </w:r>
      <w:r w:rsidR="00DA53B7">
        <w:rPr>
          <w:rFonts w:ascii="Calibri" w:hAnsi="Calibri" w:eastAsia="Times New Roman" w:cs="Times New Roman"/>
          <w:color w:val="000000"/>
        </w:rPr>
        <w:instrText xml:space="preserve"> REF _Ref436751529 \h </w:instrText>
      </w:r>
      <w:r w:rsidR="00DA53B7">
        <w:rPr>
          <w:rFonts w:ascii="Calibri" w:hAnsi="Calibri" w:eastAsia="Times New Roman" w:cs="Times New Roman"/>
          <w:color w:val="000000"/>
        </w:rPr>
      </w:r>
      <w:r w:rsidR="00DA53B7">
        <w:rPr>
          <w:rFonts w:ascii="Calibri" w:hAnsi="Calibri" w:eastAsia="Times New Roman" w:cs="Times New Roman"/>
          <w:color w:val="000000"/>
        </w:rPr>
        <w:fldChar w:fldCharType="separate"/>
      </w:r>
      <w:r w:rsidR="005E0ED3">
        <w:t xml:space="preserve">Figure </w:t>
      </w:r>
      <w:r w:rsidR="005E0ED3">
        <w:rPr>
          <w:noProof/>
        </w:rPr>
        <w:t>5</w:t>
      </w:r>
      <w:r w:rsidR="00DA53B7">
        <w:rPr>
          <w:rFonts w:ascii="Calibri" w:hAnsi="Calibri" w:eastAsia="Times New Roman" w:cs="Times New Roman"/>
          <w:color w:val="000000"/>
        </w:rPr>
        <w:fldChar w:fldCharType="end"/>
      </w:r>
      <w:r w:rsidR="00DA53B7">
        <w:rPr>
          <w:rFonts w:ascii="Calibri" w:hAnsi="Calibri" w:eastAsia="Times New Roman" w:cs="Times New Roman"/>
          <w:color w:val="000000"/>
        </w:rPr>
        <w:t xml:space="preserve">). </w:t>
      </w:r>
      <w:r w:rsidR="00B43E76">
        <w:rPr>
          <w:rFonts w:ascii="Calibri" w:hAnsi="Calibri" w:eastAsia="Times New Roman" w:cs="Times New Roman"/>
          <w:color w:val="000000"/>
        </w:rPr>
        <w:t xml:space="preserve">This result is highly sensitive to the input discount rate. </w:t>
      </w:r>
    </w:p>
    <w:p w:rsidR="00DA53B7" w:rsidP="002F410F" w:rsidRDefault="00DA53B7" w14:paraId="7D314BD7" w14:textId="04515E21">
      <w:pPr>
        <w:rPr>
          <w:rFonts w:ascii="Calibri" w:hAnsi="Calibri" w:eastAsia="Times New Roman" w:cs="Times New Roman"/>
          <w:color w:val="000000"/>
        </w:rPr>
      </w:pPr>
      <w:r>
        <w:rPr>
          <w:rFonts w:ascii="Calibri" w:hAnsi="Calibri" w:eastAsia="Times New Roman" w:cs="Times New Roman"/>
          <w:color w:val="000000"/>
        </w:rPr>
        <w:t xml:space="preserve">The largest cause of the </w:t>
      </w:r>
      <w:r w:rsidR="008F2375">
        <w:rPr>
          <w:rFonts w:ascii="Calibri" w:hAnsi="Calibri" w:eastAsia="Times New Roman" w:cs="Times New Roman"/>
          <w:color w:val="000000"/>
        </w:rPr>
        <w:t>proposed scheme’s</w:t>
      </w:r>
      <w:r>
        <w:rPr>
          <w:rFonts w:ascii="Calibri" w:hAnsi="Calibri" w:eastAsia="Times New Roman" w:cs="Times New Roman"/>
          <w:color w:val="000000"/>
        </w:rPr>
        <w:t xml:space="preserve"> </w:t>
      </w:r>
      <w:r w:rsidR="008F2375">
        <w:rPr>
          <w:rFonts w:ascii="Calibri" w:hAnsi="Calibri" w:eastAsia="Times New Roman" w:cs="Times New Roman"/>
          <w:color w:val="000000"/>
        </w:rPr>
        <w:t>inefficienc</w:t>
      </w:r>
      <w:r>
        <w:rPr>
          <w:rFonts w:ascii="Calibri" w:hAnsi="Calibri" w:eastAsia="Times New Roman" w:cs="Times New Roman"/>
          <w:color w:val="000000"/>
        </w:rPr>
        <w:t xml:space="preserve">y is the </w:t>
      </w:r>
      <w:r w:rsidR="00BE2FCF">
        <w:rPr>
          <w:rFonts w:ascii="Calibri" w:hAnsi="Calibri" w:eastAsia="Times New Roman" w:cs="Times New Roman"/>
          <w:color w:val="000000"/>
        </w:rPr>
        <w:t xml:space="preserve">wind turbines’ </w:t>
      </w:r>
      <w:r>
        <w:rPr>
          <w:rFonts w:ascii="Calibri" w:hAnsi="Calibri" w:eastAsia="Times New Roman" w:cs="Times New Roman"/>
          <w:color w:val="000000"/>
        </w:rPr>
        <w:t xml:space="preserve">low capacity factor. </w:t>
      </w:r>
      <w:r>
        <w:t>Had there been a more typical capacity factor of 30%,</w:t>
      </w:r>
      <w:r w:rsidRPr="00E4579E">
        <w:t xml:space="preserve"> </w:t>
      </w:r>
      <w:r>
        <w:t xml:space="preserve">the efficacy </w:t>
      </w:r>
      <w:r w:rsidR="008F2375">
        <w:t xml:space="preserve">would </w:t>
      </w:r>
      <w:r>
        <w:t xml:space="preserve">have </w:t>
      </w:r>
      <w:r w:rsidR="00774CD8">
        <w:t>matched the estimates in the literature of $35</w:t>
      </w:r>
      <w:r>
        <w:t>/</w:t>
      </w:r>
      <w:r w:rsidR="00624407">
        <w:t>t</w:t>
      </w:r>
      <w:r w:rsidR="008A671B">
        <w:t>on</w:t>
      </w:r>
      <w:r w:rsidR="00624407">
        <w:t xml:space="preserve"> CO</w:t>
      </w:r>
      <w:r w:rsidRPr="00FE0F20" w:rsidR="00624407">
        <w:rPr>
          <w:vertAlign w:val="subscript"/>
        </w:rPr>
        <w:t>2</w:t>
      </w:r>
      <w:r w:rsidR="00624407">
        <w:t>e</w:t>
      </w:r>
      <w:r>
        <w:t xml:space="preserve">. </w:t>
      </w:r>
      <w:r w:rsidR="009D0F02">
        <w:t>With</w:t>
      </w:r>
      <w:r w:rsidR="008F2375">
        <w:t xml:space="preserve"> this </w:t>
      </w:r>
      <w:r w:rsidR="00BE2FCF">
        <w:t xml:space="preserve">improved </w:t>
      </w:r>
      <w:r w:rsidR="008F2375">
        <w:t>capacity factor would make it</w:t>
      </w:r>
      <w:r>
        <w:t xml:space="preserve"> possible to achieve a production CCR of 107%, </w:t>
      </w:r>
      <w:r w:rsidR="009D0F02">
        <w:t xml:space="preserve">and </w:t>
      </w:r>
      <w:r w:rsidR="008F2375">
        <w:t>should</w:t>
      </w:r>
      <w:r w:rsidR="00624407">
        <w:t xml:space="preserve"> such a location exist, it should</w:t>
      </w:r>
      <w:r w:rsidR="008F2375">
        <w:t xml:space="preserve"> be pursued </w:t>
      </w:r>
      <w:r>
        <w:t>(</w:t>
      </w:r>
      <w:r>
        <w:fldChar w:fldCharType="begin"/>
      </w:r>
      <w:r>
        <w:instrText xml:space="preserve"> REF _Ref435432518 \h </w:instrText>
      </w:r>
      <w:r>
        <w:fldChar w:fldCharType="separate"/>
      </w:r>
      <w:r w:rsidR="005E0ED3">
        <w:t xml:space="preserve">Figure </w:t>
      </w:r>
      <w:r w:rsidR="005E0ED3">
        <w:rPr>
          <w:noProof/>
        </w:rPr>
        <w:t>7</w:t>
      </w:r>
      <w:r>
        <w:fldChar w:fldCharType="end"/>
      </w:r>
      <w:r>
        <w:t>). Interestingly, with this higher capacity factor, the model exhibits nonlinearities</w:t>
      </w:r>
      <w:r w:rsidR="00BE2FCF">
        <w:t xml:space="preserve">, which </w:t>
      </w:r>
      <w:r>
        <w:t>make the reinvestment rates more important than the investment rates (</w:t>
      </w:r>
      <w:r>
        <w:fldChar w:fldCharType="begin"/>
      </w:r>
      <w:r>
        <w:instrText xml:space="preserve"> REF _Ref435432518 \h </w:instrText>
      </w:r>
      <w:r>
        <w:fldChar w:fldCharType="separate"/>
      </w:r>
      <w:r w:rsidR="005E0ED3">
        <w:t xml:space="preserve">Figure </w:t>
      </w:r>
      <w:r w:rsidR="005E0ED3">
        <w:rPr>
          <w:noProof/>
        </w:rPr>
        <w:t>7</w:t>
      </w:r>
      <w:r>
        <w:fldChar w:fldCharType="end"/>
      </w:r>
      <w:r>
        <w:t>).</w:t>
      </w:r>
      <w:r w:rsidR="00624407">
        <w:t xml:space="preserve"> In addition to proving the idea is viable under higher wind speeds, the agreement with published values helps validate the model.</w:t>
      </w:r>
    </w:p>
    <w:p w:rsidR="002F410F" w:rsidP="002F410F" w:rsidRDefault="00624407" w14:paraId="3D656AF6" w14:textId="4094CF10">
      <w:pPr>
        <w:rPr>
          <w:rFonts w:ascii="Calibri" w:hAnsi="Calibri" w:eastAsia="Times New Roman" w:cs="Times New Roman"/>
          <w:color w:val="000000"/>
        </w:rPr>
      </w:pPr>
      <w:r>
        <w:rPr>
          <w:rFonts w:ascii="Calibri" w:hAnsi="Calibri" w:eastAsia="Times New Roman" w:cs="Times New Roman"/>
          <w:color w:val="000000"/>
        </w:rPr>
        <w:t>With the predicted wind capacity factor of 17%,</w:t>
      </w:r>
      <w:r w:rsidR="009D0F02">
        <w:rPr>
          <w:rFonts w:ascii="Calibri" w:hAnsi="Calibri" w:eastAsia="Times New Roman" w:cs="Times New Roman"/>
          <w:color w:val="000000"/>
        </w:rPr>
        <w:t xml:space="preserve"> </w:t>
      </w:r>
      <w:r w:rsidR="002F410F">
        <w:rPr>
          <w:rFonts w:ascii="Calibri" w:hAnsi="Calibri" w:eastAsia="Times New Roman" w:cs="Times New Roman"/>
          <w:color w:val="000000"/>
        </w:rPr>
        <w:t xml:space="preserve">turbine installation and maintenance </w:t>
      </w:r>
      <w:r>
        <w:rPr>
          <w:rFonts w:ascii="Calibri" w:hAnsi="Calibri" w:eastAsia="Times New Roman" w:cs="Times New Roman"/>
          <w:color w:val="000000"/>
        </w:rPr>
        <w:t>accounted for 93% of the costs ($55/t</w:t>
      </w:r>
      <w:r w:rsidR="008A671B">
        <w:rPr>
          <w:rFonts w:ascii="Calibri" w:hAnsi="Calibri" w:eastAsia="Times New Roman" w:cs="Times New Roman"/>
          <w:color w:val="000000"/>
        </w:rPr>
        <w:t>on</w:t>
      </w:r>
      <w:r>
        <w:rPr>
          <w:rFonts w:ascii="Calibri" w:hAnsi="Calibri" w:eastAsia="Times New Roman" w:cs="Times New Roman"/>
          <w:color w:val="000000"/>
        </w:rPr>
        <w:t xml:space="preserve"> </w:t>
      </w:r>
      <w:r>
        <w:t>CO</w:t>
      </w:r>
      <w:r w:rsidRPr="00FE0F20">
        <w:rPr>
          <w:vertAlign w:val="subscript"/>
        </w:rPr>
        <w:t>2</w:t>
      </w:r>
      <w:r>
        <w:t>e</w:t>
      </w:r>
      <w:r>
        <w:rPr>
          <w:rFonts w:ascii="Calibri" w:hAnsi="Calibri" w:eastAsia="Times New Roman" w:cs="Times New Roman"/>
          <w:color w:val="000000"/>
        </w:rPr>
        <w:t xml:space="preserve">) </w:t>
      </w:r>
      <w:r w:rsidR="002F410F">
        <w:rPr>
          <w:rFonts w:ascii="Calibri" w:hAnsi="Calibri" w:eastAsia="Times New Roman" w:cs="Times New Roman"/>
          <w:color w:val="000000"/>
        </w:rPr>
        <w:t>(</w:t>
      </w:r>
      <w:r w:rsidR="002F410F">
        <w:rPr>
          <w:rFonts w:ascii="Calibri" w:hAnsi="Calibri" w:eastAsia="Times New Roman" w:cs="Times New Roman"/>
          <w:color w:val="000000"/>
        </w:rPr>
        <w:fldChar w:fldCharType="begin"/>
      </w:r>
      <w:r w:rsidR="002F410F">
        <w:rPr>
          <w:rFonts w:ascii="Calibri" w:hAnsi="Calibri" w:eastAsia="Times New Roman" w:cs="Times New Roman"/>
          <w:color w:val="000000"/>
        </w:rPr>
        <w:instrText xml:space="preserve"> REF _Ref436751529 \h </w:instrText>
      </w:r>
      <w:r w:rsidR="002F410F">
        <w:rPr>
          <w:rFonts w:ascii="Calibri" w:hAnsi="Calibri" w:eastAsia="Times New Roman" w:cs="Times New Roman"/>
          <w:color w:val="000000"/>
        </w:rPr>
      </w:r>
      <w:r w:rsidR="002F410F">
        <w:rPr>
          <w:rFonts w:ascii="Calibri" w:hAnsi="Calibri" w:eastAsia="Times New Roman" w:cs="Times New Roman"/>
          <w:color w:val="000000"/>
        </w:rPr>
        <w:fldChar w:fldCharType="separate"/>
      </w:r>
      <w:r w:rsidR="005E0ED3">
        <w:t xml:space="preserve">Figure </w:t>
      </w:r>
      <w:r w:rsidR="005E0ED3">
        <w:rPr>
          <w:noProof/>
        </w:rPr>
        <w:t>5</w:t>
      </w:r>
      <w:r w:rsidR="002F410F">
        <w:rPr>
          <w:rFonts w:ascii="Calibri" w:hAnsi="Calibri" w:eastAsia="Times New Roman" w:cs="Times New Roman"/>
          <w:color w:val="000000"/>
        </w:rPr>
        <w:fldChar w:fldCharType="end"/>
      </w:r>
      <w:r w:rsidR="00BE2FCF">
        <w:rPr>
          <w:rFonts w:ascii="Calibri" w:hAnsi="Calibri" w:eastAsia="Times New Roman" w:cs="Times New Roman"/>
          <w:color w:val="000000"/>
        </w:rPr>
        <w:t xml:space="preserve">) – despite transmitting power across the continent. </w:t>
      </w:r>
      <w:r w:rsidR="002F410F">
        <w:rPr>
          <w:rFonts w:ascii="Calibri" w:hAnsi="Calibri" w:eastAsia="Times New Roman" w:cs="Times New Roman"/>
          <w:color w:val="000000"/>
        </w:rPr>
        <w:t xml:space="preserve">This was a surprising and </w:t>
      </w:r>
      <w:r w:rsidR="000129CF">
        <w:rPr>
          <w:rFonts w:ascii="Calibri" w:hAnsi="Calibri" w:eastAsia="Times New Roman" w:cs="Times New Roman"/>
          <w:color w:val="000000"/>
        </w:rPr>
        <w:t>important result</w:t>
      </w:r>
      <w:r w:rsidR="00DA53B7">
        <w:rPr>
          <w:rFonts w:ascii="Calibri" w:hAnsi="Calibri" w:eastAsia="Times New Roman" w:cs="Times New Roman"/>
          <w:color w:val="000000"/>
        </w:rPr>
        <w:t>; i</w:t>
      </w:r>
      <w:r w:rsidR="002F410F">
        <w:rPr>
          <w:rFonts w:ascii="Calibri" w:hAnsi="Calibri" w:eastAsia="Times New Roman" w:cs="Times New Roman"/>
          <w:color w:val="000000"/>
        </w:rPr>
        <w:t xml:space="preserve">t suggests that the distance to the consumer is less important than the capacity factor available at the windfarm site and that alternate sites for the proposed scheme should be considered. </w:t>
      </w:r>
    </w:p>
    <w:p w:rsidRPr="002F410F" w:rsidR="008F2375" w:rsidP="002F410F" w:rsidRDefault="00BE2FCF" w14:paraId="708238E6" w14:textId="5B911CC2">
      <w:r>
        <w:rPr>
          <w:rFonts w:ascii="Calibri" w:hAnsi="Calibri" w:eastAsia="Times New Roman" w:cs="Times New Roman"/>
          <w:color w:val="000000"/>
        </w:rPr>
        <w:t xml:space="preserve">Given the 2015 low crude </w:t>
      </w:r>
      <w:r w:rsidR="008F2375">
        <w:rPr>
          <w:rFonts w:ascii="Calibri" w:hAnsi="Calibri" w:eastAsia="Times New Roman" w:cs="Times New Roman"/>
          <w:color w:val="000000"/>
        </w:rPr>
        <w:t xml:space="preserve">oil prices, adding $10-$12/bbl to the production costs of </w:t>
      </w:r>
      <w:r>
        <w:rPr>
          <w:rFonts w:ascii="Calibri" w:hAnsi="Calibri" w:eastAsia="Times New Roman" w:cs="Times New Roman"/>
          <w:color w:val="000000"/>
        </w:rPr>
        <w:t xml:space="preserve">crude </w:t>
      </w:r>
      <w:r w:rsidR="008F2375">
        <w:rPr>
          <w:rFonts w:ascii="Calibri" w:hAnsi="Calibri" w:eastAsia="Times New Roman" w:cs="Times New Roman"/>
          <w:color w:val="000000"/>
        </w:rPr>
        <w:t>oil is not likely feasible (</w:t>
      </w:r>
      <w:r w:rsidR="008F2375">
        <w:rPr>
          <w:rFonts w:ascii="Calibri" w:hAnsi="Calibri" w:eastAsia="Times New Roman" w:cs="Times New Roman"/>
          <w:color w:val="000000"/>
        </w:rPr>
        <w:fldChar w:fldCharType="begin"/>
      </w:r>
      <w:r w:rsidR="008F2375">
        <w:rPr>
          <w:rFonts w:ascii="Calibri" w:hAnsi="Calibri" w:eastAsia="Times New Roman" w:cs="Times New Roman"/>
          <w:color w:val="000000"/>
        </w:rPr>
        <w:instrText xml:space="preserve"> REF _Ref437007603 \h </w:instrText>
      </w:r>
      <w:r w:rsidR="008F2375">
        <w:rPr>
          <w:rFonts w:ascii="Calibri" w:hAnsi="Calibri" w:eastAsia="Times New Roman" w:cs="Times New Roman"/>
          <w:color w:val="000000"/>
        </w:rPr>
      </w:r>
      <w:r w:rsidR="008F2375">
        <w:rPr>
          <w:rFonts w:ascii="Calibri" w:hAnsi="Calibri" w:eastAsia="Times New Roman" w:cs="Times New Roman"/>
          <w:color w:val="000000"/>
        </w:rPr>
        <w:fldChar w:fldCharType="separate"/>
      </w:r>
      <w:r w:rsidR="005E0ED3">
        <w:t xml:space="preserve">Figure </w:t>
      </w:r>
      <w:r w:rsidR="005E0ED3">
        <w:rPr>
          <w:noProof/>
        </w:rPr>
        <w:t>6</w:t>
      </w:r>
      <w:r w:rsidR="008F2375">
        <w:rPr>
          <w:rFonts w:ascii="Calibri" w:hAnsi="Calibri" w:eastAsia="Times New Roman" w:cs="Times New Roman"/>
          <w:color w:val="000000"/>
        </w:rPr>
        <w:fldChar w:fldCharType="end"/>
      </w:r>
      <w:r w:rsidR="008F2375">
        <w:rPr>
          <w:rFonts w:ascii="Calibri" w:hAnsi="Calibri" w:eastAsia="Times New Roman" w:cs="Times New Roman"/>
          <w:color w:val="000000"/>
        </w:rPr>
        <w:t>). However, should markets rebound</w:t>
      </w:r>
      <w:r w:rsidR="004832B6">
        <w:rPr>
          <w:rFonts w:ascii="Calibri" w:hAnsi="Calibri" w:eastAsia="Times New Roman" w:cs="Times New Roman"/>
          <w:color w:val="000000"/>
        </w:rPr>
        <w:t xml:space="preserve"> to </w:t>
      </w:r>
      <w:r w:rsidR="008F2375">
        <w:rPr>
          <w:rFonts w:ascii="Calibri" w:hAnsi="Calibri" w:eastAsia="Times New Roman" w:cs="Times New Roman"/>
          <w:color w:val="000000"/>
        </w:rPr>
        <w:t xml:space="preserve">2013 </w:t>
      </w:r>
      <w:r w:rsidR="004832B6">
        <w:rPr>
          <w:rFonts w:ascii="Calibri" w:hAnsi="Calibri" w:eastAsia="Times New Roman" w:cs="Times New Roman"/>
          <w:color w:val="000000"/>
        </w:rPr>
        <w:t>p</w:t>
      </w:r>
      <w:r w:rsidR="008F2375">
        <w:rPr>
          <w:rFonts w:ascii="Calibri" w:hAnsi="Calibri" w:eastAsia="Times New Roman" w:cs="Times New Roman"/>
          <w:color w:val="000000"/>
        </w:rPr>
        <w:t>rices</w:t>
      </w:r>
      <w:r w:rsidR="004832B6">
        <w:rPr>
          <w:rFonts w:ascii="Calibri" w:hAnsi="Calibri" w:eastAsia="Times New Roman" w:cs="Times New Roman"/>
          <w:color w:val="000000"/>
        </w:rPr>
        <w:t>,</w:t>
      </w:r>
      <w:r w:rsidR="008F2375">
        <w:rPr>
          <w:rFonts w:ascii="Calibri" w:hAnsi="Calibri" w:eastAsia="Times New Roman" w:cs="Times New Roman"/>
          <w:color w:val="000000"/>
        </w:rPr>
        <w:t xml:space="preserve"> there </w:t>
      </w:r>
      <w:r w:rsidR="004832B6">
        <w:rPr>
          <w:rFonts w:ascii="Calibri" w:hAnsi="Calibri" w:eastAsia="Times New Roman" w:cs="Times New Roman"/>
          <w:color w:val="000000"/>
        </w:rPr>
        <w:t>would be</w:t>
      </w:r>
      <w:r w:rsidR="008F2375">
        <w:rPr>
          <w:rFonts w:ascii="Calibri" w:hAnsi="Calibri" w:eastAsia="Times New Roman" w:cs="Times New Roman"/>
          <w:color w:val="000000"/>
        </w:rPr>
        <w:t xml:space="preserve"> enough </w:t>
      </w:r>
      <w:r w:rsidR="00714562">
        <w:rPr>
          <w:rFonts w:ascii="Calibri" w:hAnsi="Calibri" w:eastAsia="Times New Roman" w:cs="Times New Roman"/>
          <w:color w:val="000000"/>
        </w:rPr>
        <w:t xml:space="preserve">of a </w:t>
      </w:r>
      <w:r w:rsidR="00624407">
        <w:rPr>
          <w:rFonts w:ascii="Calibri" w:hAnsi="Calibri" w:eastAsia="Times New Roman" w:cs="Times New Roman"/>
          <w:color w:val="000000"/>
        </w:rPr>
        <w:t xml:space="preserve">margin to support the proposed scheme </w:t>
      </w:r>
      <w:r w:rsidR="008F2375">
        <w:rPr>
          <w:rFonts w:ascii="Calibri" w:hAnsi="Calibri" w:eastAsia="Times New Roman" w:cs="Times New Roman"/>
          <w:color w:val="000000"/>
        </w:rPr>
        <w:t xml:space="preserve">even if </w:t>
      </w:r>
      <w:r w:rsidR="004832B6">
        <w:rPr>
          <w:rFonts w:ascii="Calibri" w:hAnsi="Calibri" w:eastAsia="Times New Roman" w:cs="Times New Roman"/>
          <w:color w:val="000000"/>
        </w:rPr>
        <w:t>it is not opti</w:t>
      </w:r>
      <w:r w:rsidR="00624407">
        <w:rPr>
          <w:rFonts w:ascii="Calibri" w:hAnsi="Calibri" w:eastAsia="Times New Roman" w:cs="Times New Roman"/>
          <w:color w:val="000000"/>
        </w:rPr>
        <w:t>mally located</w:t>
      </w:r>
      <w:r w:rsidR="004832B6">
        <w:rPr>
          <w:rFonts w:ascii="Calibri" w:hAnsi="Calibri" w:eastAsia="Times New Roman" w:cs="Times New Roman"/>
          <w:color w:val="000000"/>
        </w:rPr>
        <w:t xml:space="preserve"> (</w:t>
      </w:r>
      <w:r w:rsidR="004832B6">
        <w:rPr>
          <w:rFonts w:ascii="Calibri" w:hAnsi="Calibri" w:eastAsia="Times New Roman" w:cs="Times New Roman"/>
          <w:color w:val="000000"/>
        </w:rPr>
        <w:fldChar w:fldCharType="begin"/>
      </w:r>
      <w:r w:rsidR="004832B6">
        <w:rPr>
          <w:rFonts w:ascii="Calibri" w:hAnsi="Calibri" w:eastAsia="Times New Roman" w:cs="Times New Roman"/>
          <w:color w:val="000000"/>
        </w:rPr>
        <w:instrText xml:space="preserve"> REF _Ref437007603 \h </w:instrText>
      </w:r>
      <w:r w:rsidR="004832B6">
        <w:rPr>
          <w:rFonts w:ascii="Calibri" w:hAnsi="Calibri" w:eastAsia="Times New Roman" w:cs="Times New Roman"/>
          <w:color w:val="000000"/>
        </w:rPr>
      </w:r>
      <w:r w:rsidR="004832B6">
        <w:rPr>
          <w:rFonts w:ascii="Calibri" w:hAnsi="Calibri" w:eastAsia="Times New Roman" w:cs="Times New Roman"/>
          <w:color w:val="000000"/>
        </w:rPr>
        <w:fldChar w:fldCharType="separate"/>
      </w:r>
      <w:r w:rsidR="005E0ED3">
        <w:t xml:space="preserve">Figure </w:t>
      </w:r>
      <w:r w:rsidR="005E0ED3">
        <w:rPr>
          <w:noProof/>
        </w:rPr>
        <w:t>6</w:t>
      </w:r>
      <w:r w:rsidR="004832B6">
        <w:rPr>
          <w:rFonts w:ascii="Calibri" w:hAnsi="Calibri" w:eastAsia="Times New Roman" w:cs="Times New Roman"/>
          <w:color w:val="000000"/>
        </w:rPr>
        <w:fldChar w:fldCharType="end"/>
      </w:r>
      <w:r w:rsidR="00624407">
        <w:rPr>
          <w:rFonts w:ascii="Calibri" w:hAnsi="Calibri" w:eastAsia="Times New Roman" w:cs="Times New Roman"/>
          <w:color w:val="000000"/>
        </w:rPr>
        <w:t xml:space="preserve">). Locating the proposed scheme somewhere with higher wind speeds would be even more promising.  </w:t>
      </w:r>
      <w:r w:rsidR="004832B6">
        <w:rPr>
          <w:rFonts w:ascii="Calibri" w:hAnsi="Calibri" w:eastAsia="Times New Roman" w:cs="Times New Roman"/>
          <w:color w:val="000000"/>
        </w:rPr>
        <w:t xml:space="preserve"> </w:t>
      </w:r>
    </w:p>
    <w:p w:rsidRPr="00307803" w:rsidR="00704027" w:rsidP="00704027" w:rsidRDefault="00704027" w14:paraId="308E8E4B" w14:textId="353EE2E6">
      <w:pPr>
        <w:pStyle w:val="Heading1"/>
      </w:pPr>
      <w:r>
        <w:lastRenderedPageBreak/>
        <w:t>Conclusions</w:t>
      </w:r>
      <w:r w:rsidR="00380931">
        <w:t xml:space="preserve"> and </w:t>
      </w:r>
      <w:r w:rsidR="00715D9C">
        <w:t>Recommendations</w:t>
      </w:r>
    </w:p>
    <w:p w:rsidR="00534F3D" w:rsidP="00704027" w:rsidRDefault="00704027" w14:paraId="7BBC1BE1" w14:textId="64313ACA">
      <w:pPr>
        <w:rPr>
          <w:rFonts w:ascii="Calibri" w:hAnsi="Calibri" w:eastAsia="Times New Roman" w:cs="Times New Roman"/>
          <w:color w:val="000000"/>
        </w:rPr>
      </w:pPr>
      <w:r>
        <w:rPr>
          <w:rFonts w:ascii="Calibri" w:hAnsi="Calibri" w:eastAsia="Times New Roman" w:cs="Times New Roman"/>
          <w:color w:val="000000"/>
        </w:rPr>
        <w:t>The propo</w:t>
      </w:r>
      <w:r w:rsidR="00074588">
        <w:rPr>
          <w:rFonts w:ascii="Calibri" w:hAnsi="Calibri" w:eastAsia="Times New Roman" w:cs="Times New Roman"/>
          <w:color w:val="000000"/>
        </w:rPr>
        <w:t xml:space="preserve">sed investment in wind energy installed in the </w:t>
      </w:r>
      <w:r w:rsidR="00074588">
        <w:t xml:space="preserve">Athabasca </w:t>
      </w:r>
      <w:r w:rsidR="00074588">
        <w:rPr>
          <w:rFonts w:ascii="Calibri" w:hAnsi="Calibri" w:eastAsia="Times New Roman" w:cs="Times New Roman"/>
          <w:color w:val="000000"/>
        </w:rPr>
        <w:t>oil sands</w:t>
      </w:r>
      <w:r>
        <w:rPr>
          <w:rFonts w:ascii="Calibri" w:hAnsi="Calibri" w:eastAsia="Times New Roman" w:cs="Times New Roman"/>
          <w:color w:val="000000"/>
        </w:rPr>
        <w:t xml:space="preserve"> was found to be </w:t>
      </w:r>
      <w:r w:rsidR="00624407">
        <w:rPr>
          <w:rFonts w:ascii="Calibri" w:hAnsi="Calibri" w:eastAsia="Times New Roman" w:cs="Times New Roman"/>
          <w:color w:val="000000"/>
        </w:rPr>
        <w:t>able to offset the incremental GHG emissions</w:t>
      </w:r>
      <w:r w:rsidR="004832B6">
        <w:rPr>
          <w:rFonts w:ascii="Calibri" w:hAnsi="Calibri" w:eastAsia="Times New Roman" w:cs="Times New Roman"/>
          <w:color w:val="000000"/>
        </w:rPr>
        <w:t xml:space="preserve"> with investments ranging from $1</w:t>
      </w:r>
      <w:r w:rsidR="00624407">
        <w:rPr>
          <w:rFonts w:ascii="Calibri" w:hAnsi="Calibri" w:eastAsia="Times New Roman" w:cs="Times New Roman"/>
          <w:color w:val="000000"/>
        </w:rPr>
        <w:t>0–1</w:t>
      </w:r>
      <w:r w:rsidR="004832B6">
        <w:rPr>
          <w:rFonts w:ascii="Calibri" w:hAnsi="Calibri" w:eastAsia="Times New Roman" w:cs="Times New Roman"/>
          <w:color w:val="000000"/>
        </w:rPr>
        <w:t>2</w:t>
      </w:r>
      <w:r w:rsidR="005C1C24">
        <w:rPr>
          <w:rFonts w:ascii="Calibri" w:hAnsi="Calibri" w:eastAsia="Times New Roman" w:cs="Times New Roman"/>
          <w:color w:val="000000"/>
        </w:rPr>
        <w:t>/bbl</w:t>
      </w:r>
      <w:r>
        <w:rPr>
          <w:rFonts w:ascii="Calibri" w:hAnsi="Calibri" w:eastAsia="Times New Roman" w:cs="Times New Roman"/>
          <w:color w:val="000000"/>
        </w:rPr>
        <w:t xml:space="preserve">. </w:t>
      </w:r>
      <w:r w:rsidR="004832B6">
        <w:rPr>
          <w:rFonts w:ascii="Calibri" w:hAnsi="Calibri" w:eastAsia="Times New Roman" w:cs="Times New Roman"/>
          <w:color w:val="000000"/>
        </w:rPr>
        <w:t xml:space="preserve">Given 2015 oil prices, </w:t>
      </w:r>
      <w:r w:rsidR="00624407">
        <w:rPr>
          <w:rFonts w:ascii="Calibri" w:hAnsi="Calibri" w:eastAsia="Times New Roman" w:cs="Times New Roman"/>
          <w:color w:val="000000"/>
        </w:rPr>
        <w:t>ten</w:t>
      </w:r>
      <w:r w:rsidR="005C1C24">
        <w:rPr>
          <w:rFonts w:ascii="Calibri" w:hAnsi="Calibri" w:eastAsia="Times New Roman" w:cs="Times New Roman"/>
          <w:color w:val="000000"/>
        </w:rPr>
        <w:t xml:space="preserve"> dollars pe</w:t>
      </w:r>
      <w:r w:rsidR="004832B6">
        <w:rPr>
          <w:rFonts w:ascii="Calibri" w:hAnsi="Calibri" w:eastAsia="Times New Roman" w:cs="Times New Roman"/>
          <w:color w:val="000000"/>
        </w:rPr>
        <w:t>r barrel is not likely feasible unless the</w:t>
      </w:r>
      <w:r w:rsidR="005C1C24">
        <w:rPr>
          <w:rFonts w:ascii="Calibri" w:hAnsi="Calibri" w:eastAsia="Times New Roman" w:cs="Times New Roman"/>
          <w:color w:val="000000"/>
        </w:rPr>
        <w:t xml:space="preserve"> environmental concerns </w:t>
      </w:r>
      <w:r w:rsidR="004832B6">
        <w:rPr>
          <w:rFonts w:ascii="Calibri" w:hAnsi="Calibri" w:eastAsia="Times New Roman" w:cs="Times New Roman"/>
          <w:color w:val="000000"/>
        </w:rPr>
        <w:t>which limit industry growth were quantified</w:t>
      </w:r>
      <w:r w:rsidR="00624407">
        <w:rPr>
          <w:rFonts w:ascii="Calibri" w:hAnsi="Calibri" w:eastAsia="Times New Roman" w:cs="Times New Roman"/>
          <w:color w:val="000000"/>
        </w:rPr>
        <w:t xml:space="preserve"> and included in the model</w:t>
      </w:r>
      <w:r w:rsidR="005C1C24">
        <w:rPr>
          <w:rFonts w:ascii="Calibri" w:hAnsi="Calibri" w:eastAsia="Times New Roman" w:cs="Times New Roman"/>
          <w:color w:val="000000"/>
        </w:rPr>
        <w:t xml:space="preserve">. </w:t>
      </w:r>
      <w:r w:rsidR="004832B6">
        <w:rPr>
          <w:rFonts w:ascii="Calibri" w:hAnsi="Calibri" w:eastAsia="Times New Roman" w:cs="Times New Roman"/>
          <w:color w:val="000000"/>
        </w:rPr>
        <w:t>Independent of its affordability</w:t>
      </w:r>
      <w:r w:rsidR="005619EC">
        <w:rPr>
          <w:rFonts w:ascii="Calibri" w:hAnsi="Calibri" w:eastAsia="Times New Roman" w:cs="Times New Roman"/>
          <w:color w:val="000000"/>
        </w:rPr>
        <w:t xml:space="preserve">, the </w:t>
      </w:r>
      <w:r w:rsidR="00864718">
        <w:rPr>
          <w:rFonts w:ascii="Calibri" w:hAnsi="Calibri" w:eastAsia="Times New Roman" w:cs="Times New Roman"/>
          <w:color w:val="000000"/>
        </w:rPr>
        <w:t>proposed</w:t>
      </w:r>
      <w:r w:rsidR="005619EC">
        <w:rPr>
          <w:rFonts w:ascii="Calibri" w:hAnsi="Calibri" w:eastAsia="Times New Roman" w:cs="Times New Roman"/>
          <w:color w:val="000000"/>
        </w:rPr>
        <w:t xml:space="preserve"> </w:t>
      </w:r>
      <w:r w:rsidR="00864718">
        <w:rPr>
          <w:rFonts w:ascii="Calibri" w:hAnsi="Calibri" w:eastAsia="Times New Roman" w:cs="Times New Roman"/>
          <w:color w:val="000000"/>
        </w:rPr>
        <w:t>scheme</w:t>
      </w:r>
      <w:r w:rsidR="004832B6">
        <w:rPr>
          <w:rFonts w:ascii="Calibri" w:hAnsi="Calibri" w:eastAsia="Times New Roman" w:cs="Times New Roman"/>
          <w:color w:val="000000"/>
        </w:rPr>
        <w:t xml:space="preserve"> was found to </w:t>
      </w:r>
      <w:r w:rsidR="00624407">
        <w:rPr>
          <w:rFonts w:ascii="Calibri" w:hAnsi="Calibri" w:eastAsia="Times New Roman" w:cs="Times New Roman"/>
          <w:color w:val="000000"/>
        </w:rPr>
        <w:t xml:space="preserve">cost 55% more per GHG offset than other on-shore wind projects due to the low wind speeds. </w:t>
      </w:r>
    </w:p>
    <w:p w:rsidRPr="00F20818" w:rsidR="00704027" w:rsidP="00704027" w:rsidRDefault="004832B6" w14:paraId="67F5A152" w14:textId="7585E9E3">
      <w:pPr>
        <w:rPr>
          <w:rFonts w:ascii="Calibri" w:hAnsi="Calibri" w:eastAsia="Times New Roman" w:cs="Times New Roman"/>
          <w:color w:val="000000"/>
        </w:rPr>
      </w:pPr>
      <w:r>
        <w:rPr>
          <w:rFonts w:ascii="Calibri" w:hAnsi="Calibri" w:eastAsia="Times New Roman" w:cs="Times New Roman"/>
          <w:color w:val="000000"/>
        </w:rPr>
        <w:t xml:space="preserve">Whether or not </w:t>
      </w:r>
      <w:r w:rsidR="005C1C24">
        <w:rPr>
          <w:rFonts w:ascii="Calibri" w:hAnsi="Calibri" w:eastAsia="Times New Roman" w:cs="Times New Roman"/>
          <w:color w:val="000000"/>
        </w:rPr>
        <w:t>the</w:t>
      </w:r>
      <w:r w:rsidR="00704027">
        <w:rPr>
          <w:rFonts w:ascii="Calibri" w:hAnsi="Calibri" w:eastAsia="Times New Roman" w:cs="Times New Roman"/>
          <w:color w:val="000000"/>
        </w:rPr>
        <w:t xml:space="preserve"> </w:t>
      </w:r>
      <w:r>
        <w:rPr>
          <w:rFonts w:ascii="Calibri" w:hAnsi="Calibri" w:eastAsia="Times New Roman" w:cs="Times New Roman"/>
          <w:color w:val="000000"/>
        </w:rPr>
        <w:t>proposed scheme</w:t>
      </w:r>
      <w:r w:rsidR="00704027">
        <w:rPr>
          <w:rFonts w:ascii="Calibri" w:hAnsi="Calibri" w:eastAsia="Times New Roman" w:cs="Times New Roman"/>
          <w:color w:val="000000"/>
        </w:rPr>
        <w:t xml:space="preserve"> </w:t>
      </w:r>
      <w:r>
        <w:rPr>
          <w:rFonts w:ascii="Calibri" w:hAnsi="Calibri" w:eastAsia="Times New Roman" w:cs="Times New Roman"/>
          <w:color w:val="000000"/>
        </w:rPr>
        <w:t>is feasible, the concept</w:t>
      </w:r>
      <w:r w:rsidR="00534F3D">
        <w:rPr>
          <w:rFonts w:ascii="Calibri" w:hAnsi="Calibri" w:eastAsia="Times New Roman" w:cs="Times New Roman"/>
          <w:color w:val="000000"/>
        </w:rPr>
        <w:t xml:space="preserve"> </w:t>
      </w:r>
      <w:r>
        <w:rPr>
          <w:rFonts w:ascii="Calibri" w:hAnsi="Calibri" w:eastAsia="Times New Roman" w:cs="Times New Roman"/>
          <w:color w:val="000000"/>
        </w:rPr>
        <w:t xml:space="preserve">and </w:t>
      </w:r>
      <w:r w:rsidR="00BE2FCF">
        <w:rPr>
          <w:rFonts w:ascii="Calibri" w:hAnsi="Calibri" w:eastAsia="Times New Roman" w:cs="Times New Roman"/>
          <w:color w:val="000000"/>
        </w:rPr>
        <w:t>reconfigurable model</w:t>
      </w:r>
      <w:r w:rsidR="00704027">
        <w:rPr>
          <w:rFonts w:ascii="Calibri" w:hAnsi="Calibri" w:eastAsia="Times New Roman" w:cs="Times New Roman"/>
          <w:color w:val="000000"/>
        </w:rPr>
        <w:t xml:space="preserve"> hold promise for two reasons: first, were</w:t>
      </w:r>
      <w:r w:rsidR="00624407">
        <w:rPr>
          <w:rFonts w:ascii="Calibri" w:hAnsi="Calibri" w:eastAsia="Times New Roman" w:cs="Times New Roman"/>
          <w:color w:val="000000"/>
        </w:rPr>
        <w:t xml:space="preserve"> crude</w:t>
      </w:r>
      <w:r w:rsidR="00704027">
        <w:rPr>
          <w:rFonts w:ascii="Calibri" w:hAnsi="Calibri" w:eastAsia="Times New Roman" w:cs="Times New Roman"/>
          <w:color w:val="000000"/>
        </w:rPr>
        <w:t xml:space="preserve"> oil </w:t>
      </w:r>
      <w:r w:rsidR="00BE2FCF">
        <w:rPr>
          <w:rFonts w:ascii="Calibri" w:hAnsi="Calibri" w:eastAsia="Times New Roman" w:cs="Times New Roman"/>
          <w:color w:val="000000"/>
        </w:rPr>
        <w:t>producers</w:t>
      </w:r>
      <w:r w:rsidR="00704027">
        <w:rPr>
          <w:rFonts w:ascii="Calibri" w:hAnsi="Calibri" w:eastAsia="Times New Roman" w:cs="Times New Roman"/>
          <w:color w:val="000000"/>
        </w:rPr>
        <w:t xml:space="preserve"> able to manage </w:t>
      </w:r>
      <w:r w:rsidR="00380931">
        <w:rPr>
          <w:rFonts w:ascii="Calibri" w:hAnsi="Calibri" w:eastAsia="Times New Roman" w:cs="Times New Roman"/>
          <w:color w:val="000000"/>
        </w:rPr>
        <w:t>issues with resistance to wind energy</w:t>
      </w:r>
      <w:r w:rsidR="00704027">
        <w:rPr>
          <w:rFonts w:ascii="Calibri" w:hAnsi="Calibri" w:eastAsia="Times New Roman" w:cs="Times New Roman"/>
          <w:color w:val="000000"/>
        </w:rPr>
        <w:t xml:space="preserve"> in southern Alberta and secure land-use contacts for a reasonable price, the capacity factor </w:t>
      </w:r>
      <w:r w:rsidR="00B43E76">
        <w:rPr>
          <w:rFonts w:ascii="Calibri" w:hAnsi="Calibri" w:eastAsia="Times New Roman" w:cs="Times New Roman"/>
          <w:color w:val="000000"/>
        </w:rPr>
        <w:t>would i</w:t>
      </w:r>
      <w:r w:rsidR="00704027">
        <w:rPr>
          <w:rFonts w:ascii="Calibri" w:hAnsi="Calibri" w:eastAsia="Times New Roman" w:cs="Times New Roman"/>
          <w:color w:val="000000"/>
        </w:rPr>
        <w:t>ncrease</w:t>
      </w:r>
      <w:r w:rsidR="00B43E76">
        <w:rPr>
          <w:rFonts w:ascii="Calibri" w:hAnsi="Calibri" w:eastAsia="Times New Roman" w:cs="Times New Roman"/>
          <w:color w:val="000000"/>
        </w:rPr>
        <w:t xml:space="preserve"> and the proposal’s viability would dramatically increase</w:t>
      </w:r>
      <w:r w:rsidR="00534F3D">
        <w:rPr>
          <w:rFonts w:ascii="Calibri" w:hAnsi="Calibri" w:eastAsia="Times New Roman" w:cs="Times New Roman"/>
          <w:color w:val="000000"/>
        </w:rPr>
        <w:t>. S</w:t>
      </w:r>
      <w:r w:rsidR="00704027">
        <w:rPr>
          <w:rFonts w:ascii="Calibri" w:hAnsi="Calibri" w:eastAsia="Times New Roman" w:cs="Times New Roman"/>
          <w:color w:val="000000"/>
        </w:rPr>
        <w:t>econd, in other locations of large</w:t>
      </w:r>
      <w:r w:rsidR="00714562">
        <w:rPr>
          <w:rFonts w:ascii="Calibri" w:hAnsi="Calibri" w:eastAsia="Times New Roman" w:cs="Times New Roman"/>
          <w:color w:val="000000"/>
        </w:rPr>
        <w:t>-</w:t>
      </w:r>
      <w:r w:rsidR="00704027">
        <w:rPr>
          <w:rFonts w:ascii="Calibri" w:hAnsi="Calibri" w:eastAsia="Times New Roman" w:cs="Times New Roman"/>
          <w:color w:val="000000"/>
        </w:rPr>
        <w:t xml:space="preserve">scale extraction where average wind speeds are higher, </w:t>
      </w:r>
      <w:r w:rsidR="00380931">
        <w:rPr>
          <w:rFonts w:ascii="Calibri" w:hAnsi="Calibri" w:eastAsia="Times New Roman" w:cs="Times New Roman"/>
          <w:color w:val="000000"/>
        </w:rPr>
        <w:t>such as in North Dakota</w:t>
      </w:r>
      <w:r w:rsidR="00F905AF">
        <w:rPr>
          <w:rFonts w:ascii="Calibri" w:hAnsi="Calibri" w:eastAsia="Times New Roman" w:cs="Times New Roman"/>
          <w:color w:val="000000"/>
        </w:rPr>
        <w:t>,</w:t>
      </w:r>
      <w:r>
        <w:rPr>
          <w:rFonts w:ascii="Calibri" w:hAnsi="Calibri" w:eastAsia="Times New Roman" w:cs="Times New Roman"/>
          <w:color w:val="000000"/>
        </w:rPr>
        <w:t xml:space="preserve"> the </w:t>
      </w:r>
      <w:r w:rsidR="00BE2FCF">
        <w:rPr>
          <w:rFonts w:ascii="Calibri" w:hAnsi="Calibri" w:eastAsia="Times New Roman" w:cs="Times New Roman"/>
          <w:color w:val="000000"/>
        </w:rPr>
        <w:t xml:space="preserve">reconfigurable model </w:t>
      </w:r>
      <w:r w:rsidR="00704027">
        <w:rPr>
          <w:rFonts w:ascii="Calibri" w:hAnsi="Calibri" w:eastAsia="Times New Roman" w:cs="Times New Roman"/>
          <w:color w:val="000000"/>
        </w:rPr>
        <w:t xml:space="preserve">could efficiently evaluate the applicability of this proposal. </w:t>
      </w:r>
    </w:p>
    <w:p w:rsidR="00704027" w:rsidP="00704027" w:rsidRDefault="00704027" w14:paraId="553AAAF8" w14:textId="4E36E8D5" w14:noSpellErr="1">
      <w:r w:rsidR="467B3829">
        <w:rPr/>
        <w:t xml:space="preserve">This </w:t>
      </w:r>
      <w:r w:rsidR="467B3829">
        <w:rPr/>
        <w:t xml:space="preserve">work has </w:t>
      </w:r>
      <w:r w:rsidR="467B3829">
        <w:rPr/>
        <w:t xml:space="preserve">validated </w:t>
      </w:r>
      <w:r w:rsidR="467B3829">
        <w:rPr/>
        <w:t xml:space="preserve">the notion </w:t>
      </w:r>
      <w:r w:rsidR="467B3829">
        <w:rPr/>
        <w:t xml:space="preserve">that </w:t>
      </w:r>
      <w:r w:rsidR="467B3829">
        <w:rPr/>
        <w:t xml:space="preserve">gigawatts </w:t>
      </w:r>
      <w:r w:rsidR="467B3829">
        <w:rPr/>
        <w:t xml:space="preserve">of wind </w:t>
      </w:r>
      <w:r w:rsidR="467B3829">
        <w:rPr/>
        <w:t>power</w:t>
      </w:r>
      <w:r w:rsidR="467B3829">
        <w:rPr/>
        <w:t xml:space="preserve"> can offset the incremental </w:t>
      </w:r>
      <w:r w:rsidR="467B3829">
        <w:rPr/>
        <w:t xml:space="preserve">GHG </w:t>
      </w:r>
      <w:r w:rsidR="467B3829">
        <w:rPr/>
        <w:t xml:space="preserve">emissions of the </w:t>
      </w:r>
      <w:r w:rsidR="467B3829">
        <w:rPr/>
        <w:t xml:space="preserve">Athabasca </w:t>
      </w:r>
      <w:r w:rsidR="467B3829">
        <w:rPr/>
        <w:t>oil sa</w:t>
      </w:r>
      <w:r w:rsidR="467B3829">
        <w:rPr/>
        <w:t xml:space="preserve">nds and that such </w:t>
      </w:r>
      <w:r w:rsidR="467B3829">
        <w:rPr/>
        <w:t xml:space="preserve">a </w:t>
      </w:r>
      <w:r w:rsidR="467B3829">
        <w:rPr/>
        <w:t>scheme can be realiz</w:t>
      </w:r>
      <w:r w:rsidR="467B3829">
        <w:rPr/>
        <w:t>ed with investments as low as $10</w:t>
      </w:r>
      <w:r w:rsidR="467B3829">
        <w:rPr/>
        <w:t>/bbl.  Additionally</w:t>
      </w:r>
      <w:r w:rsidR="467B3829">
        <w:rPr/>
        <w:t xml:space="preserve">, this work demonstrates a new top-down method of analyzing large-scale proposals for </w:t>
      </w:r>
      <w:r w:rsidR="467B3829">
        <w:rPr/>
        <w:t xml:space="preserve">reducing </w:t>
      </w:r>
      <w:r w:rsidR="467B3829">
        <w:rPr/>
        <w:t>GHG emission</w:t>
      </w:r>
      <w:r w:rsidR="467B3829">
        <w:rPr/>
        <w:t xml:space="preserve">s </w:t>
      </w:r>
      <w:r w:rsidR="467B3829">
        <w:rPr/>
        <w:t xml:space="preserve">and provides readers with a </w:t>
      </w:r>
      <w:r w:rsidR="467B3829">
        <w:rPr/>
        <w:t>reconfigurable model, which can</w:t>
      </w:r>
      <w:r w:rsidR="467B3829">
        <w:rPr/>
        <w:t xml:space="preserve"> help </w:t>
      </w:r>
      <w:r w:rsidR="467B3829">
        <w:rPr/>
        <w:t xml:space="preserve">them </w:t>
      </w:r>
      <w:r w:rsidR="467B3829">
        <w:rPr/>
        <w:t xml:space="preserve">understand when and where </w:t>
      </w:r>
      <w:r w:rsidR="467B3829">
        <w:rPr/>
        <w:t>the</w:t>
      </w:r>
      <w:r w:rsidR="467B3829">
        <w:rPr/>
        <w:t xml:space="preserve"> </w:t>
      </w:r>
      <w:r w:rsidR="467B3829">
        <w:rPr/>
        <w:t xml:space="preserve">proposed </w:t>
      </w:r>
      <w:r w:rsidR="467B3829">
        <w:rPr/>
        <w:t xml:space="preserve">innovative </w:t>
      </w:r>
      <w:r w:rsidR="467B3829">
        <w:rPr/>
        <w:t>scheme</w:t>
      </w:r>
      <w:r w:rsidR="467B3829">
        <w:rPr/>
        <w:t xml:space="preserve"> c</w:t>
      </w:r>
      <w:r w:rsidR="467B3829">
        <w:rPr/>
        <w:t>ould</w:t>
      </w:r>
      <w:r w:rsidR="467B3829">
        <w:rPr/>
        <w:t xml:space="preserve"> apply.  </w:t>
      </w:r>
      <w:r w:rsidR="467B3829">
        <w:rPr/>
        <w:t xml:space="preserve">Should </w:t>
      </w:r>
      <w:r w:rsidR="467B3829">
        <w:rPr/>
        <w:t xml:space="preserve">the </w:t>
      </w:r>
      <w:r w:rsidR="467B3829">
        <w:rPr/>
        <w:t xml:space="preserve">political </w:t>
      </w:r>
      <w:r w:rsidR="467B3829">
        <w:rPr/>
        <w:t>atmosphere s</w:t>
      </w:r>
      <w:r w:rsidR="467B3829">
        <w:rPr/>
        <w:t>hift to require carbon taxes to b</w:t>
      </w:r>
      <w:r w:rsidR="467B3829">
        <w:rPr/>
        <w:t xml:space="preserve">e </w:t>
      </w:r>
      <w:r w:rsidR="467B3829">
        <w:rPr/>
        <w:t xml:space="preserve">of the order of </w:t>
      </w:r>
      <w:r w:rsidR="467B3829">
        <w:rPr/>
        <w:t>$</w:t>
      </w:r>
      <w:r w:rsidR="467B3829">
        <w:rPr/>
        <w:t>60</w:t>
      </w:r>
      <w:r w:rsidR="467B3829">
        <w:rPr/>
        <w:t>/ton instead of</w:t>
      </w:r>
      <w:r w:rsidR="467B3829">
        <w:rPr/>
        <w:t xml:space="preserve"> the current</w:t>
      </w:r>
      <w:r w:rsidR="467B3829">
        <w:rPr/>
        <w:t xml:space="preserve"> $30/ton, the analysis and scheme presented here </w:t>
      </w:r>
      <w:r w:rsidR="467B3829">
        <w:rPr/>
        <w:t xml:space="preserve">would </w:t>
      </w:r>
      <w:r w:rsidR="467B3829">
        <w:rPr/>
        <w:t xml:space="preserve">become </w:t>
      </w:r>
      <w:r w:rsidRPr="467B3829" w:rsidR="467B3829">
        <w:rPr>
          <w:color w:val="auto"/>
        </w:rPr>
        <w:t>even more relevant</w:t>
      </w:r>
      <w:r w:rsidRPr="467B3829" w:rsidR="467B3829">
        <w:rPr>
          <w:color w:val="auto"/>
        </w:rPr>
        <w:t>.</w:t>
      </w:r>
      <w:r w:rsidRPr="467B3829" w:rsidR="467B3829">
        <w:rPr>
          <w:color w:val="auto"/>
        </w:rPr>
        <w:t xml:space="preserve">   </w:t>
      </w:r>
    </w:p>
    <w:p w:rsidRPr="00C52BE4" w:rsidR="00D832DB" w:rsidP="00D832DB" w:rsidRDefault="00D832DB" w14:paraId="6E5F037A" w14:textId="77777777" w14:noSpellErr="1">
      <w:pPr>
        <w:pStyle w:val="Heading1"/>
        <w:rPr>
          <w:rFonts w:ascii="Calibri" w:hAnsi="Calibri" w:eastAsia="Calibri" w:cs="Calibri" w:asciiTheme="minorAscii" w:hAnsiTheme="minorAscii" w:eastAsiaTheme="minorAscii" w:cstheme="minorAscii"/>
          <w:color w:val="000000" w:themeColor="text1" w:themeTint="FF" w:themeShade="FF"/>
        </w:rPr>
      </w:pPr>
      <w:r w:rsidRPr="467B3829" w:rsidR="467B3829">
        <w:rPr>
          <w:rFonts w:ascii="Calibri" w:hAnsi="Calibri" w:eastAsia="Calibri" w:cs="Calibri" w:asciiTheme="minorAscii" w:hAnsiTheme="minorAscii" w:eastAsiaTheme="minorAscii" w:cstheme="minorAscii"/>
          <w:color w:val="auto"/>
        </w:rPr>
        <w:t>Acknowledgements</w:t>
      </w:r>
    </w:p>
    <w:p w:rsidRPr="00C52BE4" w:rsidR="00D832DB" w:rsidP="467B3829" w:rsidRDefault="00D832DB" w14:paraId="4E154419" w14:textId="0F987C60">
      <w:pPr>
        <w:shd w:val="clear" w:color="auto" w:fill="FFFFFF" w:themeFill="background1"/>
        <w:spacing w:after="0" w:line="240" w:lineRule="auto"/>
        <w:ind w:firstLine="720"/>
        <w:textAlignment w:val="baseline"/>
        <w:rPr>
          <w:rFonts w:eastAsia="Times New Roman" w:cs="Arial"/>
          <w:color w:val="FF0000"/>
          <w:lang w:eastAsia="en-CA"/>
        </w:rPr>
      </w:pPr>
      <w:r w:rsidRPr="467B3829" w:rsidR="467B3829">
        <w:rPr>
          <w:rFonts w:ascii="Arial,Times New Roman" w:hAnsi="Arial,Times New Roman" w:eastAsia="Arial,Times New Roman" w:cs="Arial,Times New Roman"/>
          <w:color w:val="auto"/>
          <w:lang w:eastAsia="en-CA"/>
        </w:rPr>
        <w:t xml:space="preserve">The </w:t>
      </w:r>
      <w:r w:rsidRPr="467B3829" w:rsidR="467B3829">
        <w:rPr>
          <w:rFonts w:ascii="Arial,Times New Roman" w:hAnsi="Arial,Times New Roman" w:eastAsia="Arial,Times New Roman" w:cs="Arial,Times New Roman"/>
          <w:color w:val="auto"/>
          <w:lang w:eastAsia="en-CA"/>
        </w:rPr>
        <w:t xml:space="preserve">authors </w:t>
      </w:r>
      <w:r w:rsidRPr="467B3829" w:rsidR="467B3829">
        <w:rPr>
          <w:rFonts w:ascii="Arial,Times New Roman" w:hAnsi="Arial,Times New Roman" w:eastAsia="Arial,Times New Roman" w:cs="Arial,Times New Roman"/>
          <w:color w:val="auto"/>
          <w:lang w:eastAsia="en-CA"/>
        </w:rPr>
        <w:t xml:space="preserve">are grateful for the support of </w:t>
      </w:r>
      <w:r w:rsidRPr="467B3829" w:rsidR="467B3829">
        <w:rPr>
          <w:color w:val="auto"/>
        </w:rPr>
        <w:t xml:space="preserve">Mark Bartlett from </w:t>
      </w:r>
      <w:r w:rsidRPr="467B3829" w:rsidR="467B3829">
        <w:rPr>
          <w:rFonts w:ascii="Arial,Times New Roman" w:hAnsi="Arial,Times New Roman" w:eastAsia="Arial,Times New Roman" w:cs="Arial,Times New Roman"/>
          <w:color w:val="auto"/>
          <w:lang w:eastAsia="en-CA"/>
        </w:rPr>
        <w:t>the</w:t>
      </w:r>
      <w:r w:rsidRPr="467B3829" w:rsidR="467B3829">
        <w:rPr>
          <w:rFonts w:ascii="Arial,Times New Roman" w:hAnsi="Arial,Times New Roman" w:eastAsia="Arial,Times New Roman" w:cs="Arial,Times New Roman"/>
          <w:color w:val="auto"/>
          <w:lang w:eastAsia="en-CA"/>
        </w:rPr>
        <w:t xml:space="preserve"> </w:t>
      </w:r>
      <w:r w:rsidRPr="467B3829" w:rsidR="467B3829">
        <w:rPr>
          <w:rFonts w:ascii="Arial,Times New Roman" w:hAnsi="Arial,Times New Roman" w:eastAsia="Arial,Times New Roman" w:cs="Arial,Times New Roman"/>
          <w:color w:val="auto"/>
          <w:lang w:eastAsia="en-CA"/>
        </w:rPr>
        <w:t xml:space="preserve">Windsor Unifor </w:t>
      </w:r>
      <w:r w:rsidRPr="467B3829" w:rsidR="467B3829">
        <w:rPr>
          <w:rFonts w:ascii="Arial" w:hAnsi="Arial" w:eastAsia="Arial" w:cs="Arial"/>
          <w:color w:val="auto"/>
          <w:sz w:val="22"/>
          <w:szCs w:val="22"/>
        </w:rPr>
        <w:t>Regional Environment Council</w:t>
      </w:r>
      <w:r w:rsidRPr="467B3829" w:rsidR="467B3829">
        <w:rPr>
          <w:rFonts w:ascii="Arial,Times New Roman" w:hAnsi="Arial,Times New Roman" w:eastAsia="Arial,Times New Roman" w:cs="Arial,Times New Roman"/>
          <w:color w:val="auto"/>
          <w:lang w:eastAsia="en-CA"/>
        </w:rPr>
        <w:t xml:space="preserve"> </w:t>
      </w:r>
      <w:r w:rsidRPr="467B3829" w:rsidR="467B3829">
        <w:rPr>
          <w:rFonts w:ascii="Arial,Times New Roman" w:hAnsi="Arial,Times New Roman" w:eastAsia="Arial,Times New Roman" w:cs="Arial,Times New Roman"/>
          <w:color w:val="auto"/>
          <w:lang w:eastAsia="en-CA"/>
        </w:rPr>
        <w:t>and</w:t>
      </w:r>
      <w:r w:rsidRPr="467B3829" w:rsidR="467B3829">
        <w:rPr>
          <w:color w:val="auto"/>
        </w:rPr>
        <w:t xml:space="preserve"> </w:t>
      </w:r>
      <w:r w:rsidRPr="467B3829" w:rsidR="467B3829">
        <w:rPr>
          <w:color w:val="auto"/>
        </w:rPr>
        <w:t xml:space="preserve">economist </w:t>
      </w:r>
      <w:r w:rsidRPr="467B3829" w:rsidR="467B3829">
        <w:rPr>
          <w:color w:val="auto"/>
        </w:rPr>
        <w:t>Jim Stanford</w:t>
      </w:r>
      <w:r w:rsidRPr="467B3829" w:rsidR="467B3829">
        <w:rPr>
          <w:color w:val="auto"/>
        </w:rPr>
        <w:t xml:space="preserve"> </w:t>
      </w:r>
      <w:r w:rsidRPr="467B3829" w:rsidR="467B3829">
        <w:rPr>
          <w:color w:val="auto"/>
        </w:rPr>
        <w:t>for their helpful feedback.</w:t>
      </w:r>
      <w:r w:rsidRPr="467B3829" w:rsidR="467B3829">
        <w:rPr>
          <w:rFonts w:ascii="Arial,Times New Roman" w:hAnsi="Arial,Times New Roman" w:eastAsia="Arial,Times New Roman" w:cs="Arial,Times New Roman"/>
          <w:color w:val="auto"/>
          <w:lang w:eastAsia="en-CA"/>
        </w:rPr>
        <w:t xml:space="preserve"> </w:t>
      </w:r>
    </w:p>
    <w:p w:rsidR="00704027" w:rsidRDefault="00704027" w14:paraId="46BDC050" w14:textId="2774927B"/>
    <w:p w:rsidR="00236D53" w:rsidP="00236D53" w:rsidRDefault="00236D53" w14:paraId="78879D31" w14:textId="77777777">
      <w:pPr>
        <w:pStyle w:val="Caption"/>
        <w:keepNext/>
      </w:pPr>
      <w:bookmarkStart w:name="_Ref434935975" w:id="2"/>
      <w:r>
        <w:t xml:space="preserve">Table </w:t>
      </w:r>
      <w:fldSimple w:instr=" SEQ Table \* ARABIC ">
        <w:r w:rsidR="005E0ED3">
          <w:rPr>
            <w:noProof/>
          </w:rPr>
          <w:t>3</w:t>
        </w:r>
      </w:fldSimple>
      <w:bookmarkEnd w:id="2"/>
      <w:r>
        <w:t>: Instantaneous model of wind turbine impact</w:t>
      </w:r>
    </w:p>
    <w:tbl>
      <w:tblPr>
        <w:tblStyle w:val="TableGridLight1"/>
        <w:tblW w:w="9341"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3150"/>
        <w:gridCol w:w="1410"/>
        <w:gridCol w:w="1410"/>
        <w:gridCol w:w="1410"/>
        <w:gridCol w:w="1961"/>
      </w:tblGrid>
      <w:tr w:rsidRPr="00236D53" w:rsidR="00CE1C0A" w:rsidTr="00B82F8B" w14:paraId="73880F15" w14:textId="77777777">
        <w:trPr>
          <w:trHeight w:val="190"/>
        </w:trPr>
        <w:tc>
          <w:tcPr>
            <w:tcW w:w="3150" w:type="dxa"/>
            <w:tcBorders>
              <w:right w:val="single" w:color="auto" w:sz="4" w:space="0"/>
            </w:tcBorders>
            <w:noWrap/>
          </w:tcPr>
          <w:p w:rsidRPr="00236D53" w:rsidR="00CE1C0A" w:rsidP="00223A53" w:rsidRDefault="00CE1C0A" w14:paraId="50C85CBB" w14:textId="77777777">
            <w:pPr>
              <w:jc w:val="left"/>
              <w:rPr>
                <w:rFonts w:ascii="Calibri" w:hAnsi="Calibri" w:eastAsia="Times New Roman" w:cs="Times New Roman"/>
                <w:color w:val="000000"/>
              </w:rPr>
            </w:pPr>
          </w:p>
        </w:tc>
        <w:tc>
          <w:tcPr>
            <w:tcW w:w="6191" w:type="dxa"/>
            <w:gridSpan w:val="4"/>
            <w:tcBorders>
              <w:top w:val="single" w:color="auto" w:sz="4" w:space="0"/>
              <w:left w:val="single" w:color="auto" w:sz="4" w:space="0"/>
              <w:bottom w:val="single" w:color="BFBFBF" w:themeColor="background1" w:themeShade="BF" w:sz="4" w:space="0"/>
              <w:right w:val="single" w:color="auto" w:sz="4" w:space="0"/>
            </w:tcBorders>
            <w:noWrap/>
          </w:tcPr>
          <w:p w:rsidRPr="008170D6" w:rsidR="00CE1C0A" w:rsidP="00223A53" w:rsidRDefault="00CE1C0A" w14:paraId="3D4AA426" w14:textId="1CCF60FA">
            <w:pPr>
              <w:jc w:val="left"/>
              <w:rPr>
                <w:rFonts w:ascii="Calibri" w:hAnsi="Calibri" w:eastAsia="Times New Roman" w:cs="Times New Roman"/>
                <w:b/>
                <w:color w:val="000000"/>
              </w:rPr>
            </w:pPr>
            <w:r w:rsidRPr="008170D6">
              <w:rPr>
                <w:rFonts w:ascii="Calibri" w:hAnsi="Calibri" w:eastAsia="Times New Roman" w:cs="Times New Roman"/>
                <w:b/>
                <w:color w:val="000000"/>
              </w:rPr>
              <w:t>Scenarios</w:t>
            </w:r>
            <w:r w:rsidR="008170D6">
              <w:rPr>
                <w:rFonts w:ascii="Calibri" w:hAnsi="Calibri" w:eastAsia="Times New Roman" w:cs="Times New Roman"/>
                <w:b/>
                <w:color w:val="000000"/>
              </w:rPr>
              <w:t>:</w:t>
            </w:r>
          </w:p>
        </w:tc>
      </w:tr>
      <w:tr w:rsidRPr="00236D53" w:rsidR="008170D6" w:rsidTr="00B82F8B" w14:paraId="39121AB6" w14:textId="77777777">
        <w:trPr>
          <w:trHeight w:val="190"/>
        </w:trPr>
        <w:tc>
          <w:tcPr>
            <w:tcW w:w="3150" w:type="dxa"/>
            <w:tcBorders>
              <w:bottom w:val="single" w:color="auto" w:sz="4" w:space="0"/>
              <w:right w:val="single" w:color="auto" w:sz="4" w:space="0"/>
            </w:tcBorders>
            <w:noWrap/>
            <w:hideMark/>
          </w:tcPr>
          <w:p w:rsidRPr="00236D53" w:rsidR="008170D6" w:rsidP="00223A53" w:rsidRDefault="008170D6" w14:paraId="05A662BB" w14:textId="113CABD8">
            <w:pPr>
              <w:jc w:val="left"/>
              <w:rPr>
                <w:rFonts w:ascii="Calibri" w:hAnsi="Calibri" w:eastAsia="Times New Roman" w:cs="Times New Roman"/>
                <w:color w:val="000000"/>
              </w:rPr>
            </w:pPr>
          </w:p>
        </w:tc>
        <w:tc>
          <w:tcPr>
            <w:tcW w:w="1410" w:type="dxa"/>
            <w:tcBorders>
              <w:top w:val="single" w:color="BFBFBF" w:themeColor="background1" w:themeShade="BF" w:sz="4" w:space="0"/>
              <w:bottom w:val="single" w:color="auto" w:sz="4" w:space="0"/>
            </w:tcBorders>
            <w:noWrap/>
            <w:hideMark/>
          </w:tcPr>
          <w:p w:rsidRPr="00CE1C0A" w:rsidR="008170D6" w:rsidP="00223A53" w:rsidRDefault="008170D6" w14:paraId="682CB6E2"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Incremental Offset</w:t>
            </w:r>
          </w:p>
        </w:tc>
        <w:tc>
          <w:tcPr>
            <w:tcW w:w="1410" w:type="dxa"/>
            <w:tcBorders>
              <w:top w:val="single" w:color="BFBFBF" w:themeColor="background1" w:themeShade="BF" w:sz="4" w:space="0"/>
              <w:bottom w:val="single" w:color="auto" w:sz="4" w:space="0"/>
            </w:tcBorders>
          </w:tcPr>
          <w:p w:rsidRPr="00CE1C0A" w:rsidR="008170D6" w:rsidP="00223A53" w:rsidRDefault="008170D6" w14:paraId="05DCE169"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Production Offset</w:t>
            </w:r>
          </w:p>
        </w:tc>
        <w:tc>
          <w:tcPr>
            <w:tcW w:w="1410" w:type="dxa"/>
            <w:tcBorders>
              <w:top w:val="single" w:color="BFBFBF" w:themeColor="background1" w:themeShade="BF" w:sz="4" w:space="0"/>
              <w:bottom w:val="single" w:color="auto" w:sz="4" w:space="0"/>
            </w:tcBorders>
          </w:tcPr>
          <w:p w:rsidRPr="00CE1C0A" w:rsidR="008170D6" w:rsidP="00223A53" w:rsidRDefault="008170D6" w14:paraId="1FB488F6" w14:textId="6769925F">
            <w:pPr>
              <w:jc w:val="left"/>
              <w:rPr>
                <w:rFonts w:ascii="Calibri" w:hAnsi="Calibri" w:eastAsia="Times New Roman" w:cs="Times New Roman"/>
                <w:b/>
                <w:color w:val="000000"/>
              </w:rPr>
            </w:pPr>
            <w:r w:rsidRPr="00CE1C0A">
              <w:rPr>
                <w:rFonts w:ascii="Calibri" w:hAnsi="Calibri"/>
                <w:b/>
                <w:color w:val="000000"/>
              </w:rPr>
              <w:t>Max Density</w:t>
            </w:r>
          </w:p>
        </w:tc>
        <w:tc>
          <w:tcPr>
            <w:tcW w:w="1961" w:type="dxa"/>
            <w:tcBorders>
              <w:top w:val="single" w:color="BFBFBF" w:themeColor="background1" w:themeShade="BF" w:sz="4" w:space="0"/>
              <w:bottom w:val="single" w:color="auto" w:sz="4" w:space="0"/>
              <w:right w:val="single" w:color="auto" w:sz="4" w:space="0"/>
            </w:tcBorders>
            <w:noWrap/>
            <w:hideMark/>
          </w:tcPr>
          <w:p w:rsidRPr="00CE1C0A" w:rsidR="008170D6" w:rsidP="00223A53" w:rsidRDefault="008170D6" w14:paraId="05C03085" w14:textId="2B5F2BE9">
            <w:pPr>
              <w:jc w:val="left"/>
              <w:rPr>
                <w:rFonts w:ascii="Calibri" w:hAnsi="Calibri" w:eastAsia="Times New Roman" w:cs="Times New Roman"/>
                <w:b/>
                <w:color w:val="000000"/>
              </w:rPr>
            </w:pPr>
            <w:r w:rsidRPr="00CE1C0A">
              <w:rPr>
                <w:rFonts w:ascii="Calibri" w:hAnsi="Calibri" w:eastAsia="Times New Roman" w:cs="Times New Roman"/>
                <w:b/>
                <w:color w:val="000000"/>
              </w:rPr>
              <w:t>Saturating the Grid with 20% Wind</w:t>
            </w:r>
          </w:p>
        </w:tc>
      </w:tr>
      <w:tr w:rsidRPr="00236D53" w:rsidR="008170D6" w:rsidTr="00B82F8B" w14:paraId="6BFEFA1C" w14:textId="77777777">
        <w:trPr>
          <w:trHeight w:val="162"/>
        </w:trPr>
        <w:tc>
          <w:tcPr>
            <w:tcW w:w="3150" w:type="dxa"/>
            <w:tcBorders>
              <w:top w:val="single" w:color="auto" w:sz="4" w:space="0"/>
              <w:bottom w:val="single" w:color="BFBFBF" w:themeColor="background1" w:themeShade="BF" w:sz="4" w:space="0"/>
              <w:right w:val="single" w:color="auto" w:sz="4" w:space="0"/>
            </w:tcBorders>
            <w:noWrap/>
            <w:hideMark/>
          </w:tcPr>
          <w:p w:rsidRPr="00CE1C0A" w:rsidR="008170D6" w:rsidP="00223A53" w:rsidRDefault="008170D6" w14:paraId="06977B08" w14:textId="01E3F3ED">
            <w:pPr>
              <w:jc w:val="left"/>
              <w:rPr>
                <w:rFonts w:ascii="Calibri" w:hAnsi="Calibri" w:eastAsia="Times New Roman" w:cs="Times New Roman"/>
                <w:b/>
                <w:color w:val="000000"/>
              </w:rPr>
            </w:pPr>
            <w:r w:rsidRPr="00CE1C0A">
              <w:rPr>
                <w:rFonts w:ascii="Calibri" w:hAnsi="Calibri" w:eastAsia="Times New Roman" w:cs="Times New Roman"/>
                <w:b/>
                <w:color w:val="000000"/>
              </w:rPr>
              <w:t>Turbines Built</w:t>
            </w:r>
            <w:r>
              <w:rPr>
                <w:rFonts w:ascii="Calibri" w:hAnsi="Calibri" w:eastAsia="Times New Roman" w:cs="Times New Roman"/>
                <w:b/>
                <w:color w:val="000000"/>
              </w:rPr>
              <w:t xml:space="preserve"> (Thousands)</w:t>
            </w:r>
          </w:p>
        </w:tc>
        <w:tc>
          <w:tcPr>
            <w:tcW w:w="1410" w:type="dxa"/>
            <w:tcBorders>
              <w:top w:val="single" w:color="auto" w:sz="4" w:space="0"/>
              <w:bottom w:val="single" w:color="BFBFBF" w:themeColor="background1" w:themeShade="BF" w:sz="4" w:space="0"/>
            </w:tcBorders>
            <w:noWrap/>
            <w:hideMark/>
          </w:tcPr>
          <w:p w:rsidRPr="00133E08" w:rsidR="008170D6" w:rsidP="00CE1C0A" w:rsidRDefault="008170D6" w14:paraId="483874B2" w14:textId="689FF775">
            <w:pPr>
              <w:jc w:val="right"/>
              <w:rPr>
                <w:rFonts w:ascii="Calibri" w:hAnsi="Calibri"/>
                <w:color w:val="000000" w:themeColor="text1"/>
              </w:rPr>
            </w:pPr>
            <w:r>
              <w:rPr>
                <w:rFonts w:ascii="Calibri" w:hAnsi="Calibri"/>
                <w:color w:val="000000" w:themeColor="text1"/>
              </w:rPr>
              <w:t>16</w:t>
            </w:r>
          </w:p>
        </w:tc>
        <w:tc>
          <w:tcPr>
            <w:tcW w:w="1410" w:type="dxa"/>
            <w:tcBorders>
              <w:top w:val="single" w:color="auto" w:sz="4" w:space="0"/>
              <w:bottom w:val="single" w:color="BFBFBF" w:themeColor="background1" w:themeShade="BF" w:sz="4" w:space="0"/>
            </w:tcBorders>
          </w:tcPr>
          <w:p w:rsidRPr="00133E08" w:rsidR="008170D6" w:rsidP="00CE1C0A" w:rsidRDefault="008170D6" w14:paraId="42AD7BAD" w14:textId="6617008E">
            <w:pPr>
              <w:jc w:val="right"/>
              <w:rPr>
                <w:rFonts w:ascii="Calibri" w:hAnsi="Calibri"/>
                <w:color w:val="000000" w:themeColor="text1"/>
              </w:rPr>
            </w:pPr>
            <w:r>
              <w:rPr>
                <w:rFonts w:ascii="Calibri" w:hAnsi="Calibri"/>
                <w:color w:val="000000" w:themeColor="text1"/>
              </w:rPr>
              <w:t>42</w:t>
            </w:r>
          </w:p>
        </w:tc>
        <w:tc>
          <w:tcPr>
            <w:tcW w:w="1410" w:type="dxa"/>
            <w:tcBorders>
              <w:top w:val="single" w:color="auto" w:sz="4" w:space="0"/>
              <w:bottom w:val="single" w:color="BFBFBF" w:themeColor="background1" w:themeShade="BF" w:sz="4" w:space="0"/>
            </w:tcBorders>
          </w:tcPr>
          <w:p w:rsidR="008170D6" w:rsidP="00CE1C0A" w:rsidRDefault="008170D6" w14:paraId="7D02E4A5" w14:textId="1B7D3AAE">
            <w:pPr>
              <w:jc w:val="right"/>
              <w:rPr>
                <w:rFonts w:ascii="Calibri" w:hAnsi="Calibri"/>
                <w:color w:val="000000" w:themeColor="text1"/>
              </w:rPr>
            </w:pPr>
            <w:r>
              <w:rPr>
                <w:rFonts w:ascii="Calibri" w:hAnsi="Calibri"/>
                <w:color w:val="000000" w:themeColor="text1"/>
              </w:rPr>
              <w:t>71</w:t>
            </w:r>
          </w:p>
        </w:tc>
        <w:tc>
          <w:tcPr>
            <w:tcW w:w="1961" w:type="dxa"/>
            <w:tcBorders>
              <w:top w:val="single" w:color="auto" w:sz="4" w:space="0"/>
              <w:bottom w:val="single" w:color="BFBFBF" w:themeColor="background1" w:themeShade="BF" w:sz="4" w:space="0"/>
            </w:tcBorders>
            <w:noWrap/>
            <w:hideMark/>
          </w:tcPr>
          <w:p w:rsidRPr="00133E08" w:rsidR="008170D6" w:rsidP="00223A53" w:rsidRDefault="008170D6" w14:paraId="146E7158" w14:textId="08C5A99D">
            <w:pPr>
              <w:jc w:val="right"/>
              <w:rPr>
                <w:rFonts w:ascii="Calibri" w:hAnsi="Calibri"/>
                <w:color w:val="000000" w:themeColor="text1"/>
              </w:rPr>
            </w:pPr>
            <w:r>
              <w:rPr>
                <w:rFonts w:ascii="Calibri" w:hAnsi="Calibri"/>
                <w:color w:val="000000" w:themeColor="text1"/>
              </w:rPr>
              <w:t>149</w:t>
            </w:r>
          </w:p>
        </w:tc>
      </w:tr>
      <w:tr w:rsidRPr="00236D53" w:rsidR="008170D6" w:rsidTr="008170D6" w14:paraId="78597AD1"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2FCDE667"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Turbine Density (#/(km)^2)</w:t>
            </w:r>
          </w:p>
        </w:tc>
        <w:tc>
          <w:tcPr>
            <w:tcW w:w="1410" w:type="dxa"/>
            <w:tcBorders>
              <w:top w:val="single" w:color="BFBFBF" w:themeColor="background1" w:themeShade="BF" w:sz="4" w:space="0"/>
              <w:bottom w:val="single" w:color="BFBFBF" w:themeColor="background1" w:themeShade="BF" w:sz="4" w:space="0"/>
            </w:tcBorders>
            <w:noWrap/>
            <w:hideMark/>
          </w:tcPr>
          <w:p w:rsidRPr="00133E08" w:rsidR="008170D6" w:rsidP="00223A53" w:rsidRDefault="008170D6" w14:paraId="4D6E47DB" w14:textId="5A5AB21B">
            <w:pPr>
              <w:tabs>
                <w:tab w:val="center" w:pos="552"/>
                <w:tab w:val="right" w:pos="1105"/>
              </w:tabs>
              <w:jc w:val="right"/>
              <w:rPr>
                <w:rFonts w:ascii="Calibri" w:hAnsi="Calibri"/>
                <w:color w:val="000000" w:themeColor="text1"/>
              </w:rPr>
            </w:pPr>
            <w:r>
              <w:rPr>
                <w:rFonts w:ascii="Calibri" w:hAnsi="Calibri"/>
                <w:color w:val="000000" w:themeColor="text1"/>
              </w:rPr>
              <w:t>0.11</w:t>
            </w:r>
          </w:p>
        </w:tc>
        <w:tc>
          <w:tcPr>
            <w:tcW w:w="1410" w:type="dxa"/>
            <w:tcBorders>
              <w:top w:val="single" w:color="BFBFBF" w:themeColor="background1" w:themeShade="BF" w:sz="4" w:space="0"/>
              <w:bottom w:val="single" w:color="BFBFBF" w:themeColor="background1" w:themeShade="BF" w:sz="4" w:space="0"/>
            </w:tcBorders>
          </w:tcPr>
          <w:p w:rsidRPr="00133E08" w:rsidR="008170D6" w:rsidP="00223A53" w:rsidRDefault="008170D6" w14:paraId="6F444DAD" w14:textId="295F0887">
            <w:pPr>
              <w:jc w:val="right"/>
              <w:rPr>
                <w:rFonts w:ascii="Calibri" w:hAnsi="Calibri"/>
                <w:color w:val="000000" w:themeColor="text1"/>
              </w:rPr>
            </w:pPr>
            <w:r>
              <w:rPr>
                <w:rFonts w:ascii="Calibri" w:hAnsi="Calibri"/>
                <w:color w:val="000000" w:themeColor="text1"/>
              </w:rPr>
              <w:t>0.29</w:t>
            </w:r>
          </w:p>
        </w:tc>
        <w:tc>
          <w:tcPr>
            <w:tcW w:w="1410" w:type="dxa"/>
            <w:tcBorders>
              <w:top w:val="single" w:color="BFBFBF" w:themeColor="background1" w:themeShade="BF" w:sz="4" w:space="0"/>
              <w:bottom w:val="single" w:color="BFBFBF" w:themeColor="background1" w:themeShade="BF" w:sz="4" w:space="0"/>
            </w:tcBorders>
          </w:tcPr>
          <w:p w:rsidR="008170D6" w:rsidP="00223A53" w:rsidRDefault="008170D6" w14:paraId="77802D3C" w14:textId="0C9A8F13">
            <w:pPr>
              <w:jc w:val="right"/>
              <w:rPr>
                <w:rFonts w:ascii="Calibri" w:hAnsi="Calibri"/>
                <w:color w:val="000000" w:themeColor="text1"/>
              </w:rPr>
            </w:pPr>
            <w:r w:rsidRPr="00133E08">
              <w:rPr>
                <w:rFonts w:ascii="Calibri" w:hAnsi="Calibri"/>
                <w:color w:val="000000" w:themeColor="text1"/>
              </w:rPr>
              <w:t>0.50</w:t>
            </w:r>
          </w:p>
        </w:tc>
        <w:tc>
          <w:tcPr>
            <w:tcW w:w="1961" w:type="dxa"/>
            <w:tcBorders>
              <w:top w:val="single" w:color="BFBFBF" w:themeColor="background1" w:themeShade="BF" w:sz="4" w:space="0"/>
              <w:bottom w:val="single" w:color="BFBFBF" w:themeColor="background1" w:themeShade="BF" w:sz="4" w:space="0"/>
            </w:tcBorders>
            <w:noWrap/>
            <w:hideMark/>
          </w:tcPr>
          <w:p w:rsidRPr="00133E08" w:rsidR="008170D6" w:rsidP="00223A53" w:rsidRDefault="008170D6" w14:paraId="2A64CEAD" w14:textId="2BE3F167">
            <w:pPr>
              <w:jc w:val="right"/>
              <w:rPr>
                <w:rFonts w:ascii="Calibri" w:hAnsi="Calibri"/>
                <w:color w:val="000000" w:themeColor="text1"/>
              </w:rPr>
            </w:pPr>
            <w:r>
              <w:rPr>
                <w:rFonts w:ascii="Calibri" w:hAnsi="Calibri"/>
                <w:color w:val="000000" w:themeColor="text1"/>
              </w:rPr>
              <w:t>1.05</w:t>
            </w:r>
          </w:p>
        </w:tc>
      </w:tr>
      <w:tr w:rsidRPr="00236D53" w:rsidR="008170D6" w:rsidTr="008170D6" w14:paraId="71C38C7C"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1BC99811"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Wind Turbine Cost ($ Billions)</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44AEEF21" w14:textId="259012E5">
            <w:pPr>
              <w:jc w:val="right"/>
              <w:rPr>
                <w:rFonts w:ascii="Calibri" w:hAnsi="Calibri"/>
              </w:rPr>
            </w:pPr>
            <w:r w:rsidRPr="00944B09">
              <w:rPr>
                <w:rFonts w:ascii="Calibri" w:hAnsi="Calibri"/>
              </w:rPr>
              <w:t>96.3</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790DC2A2" w14:textId="61119861">
            <w:pPr>
              <w:jc w:val="right"/>
              <w:rPr>
                <w:rFonts w:ascii="Calibri" w:hAnsi="Calibri"/>
              </w:rPr>
            </w:pPr>
            <w:r w:rsidRPr="00944B09">
              <w:rPr>
                <w:rFonts w:ascii="Calibri" w:hAnsi="Calibri"/>
              </w:rPr>
              <w:t>245.8</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3EED9D7D" w14:textId="206F7F15">
            <w:pPr>
              <w:jc w:val="right"/>
              <w:rPr>
                <w:rFonts w:ascii="Calibri" w:hAnsi="Calibri"/>
              </w:rPr>
            </w:pPr>
            <w:r w:rsidRPr="00CA466D">
              <w:rPr>
                <w:rFonts w:ascii="Calibri" w:hAnsi="Calibri"/>
              </w:rPr>
              <w:t>419.5</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1FF0BE5C" w14:textId="327AB1C8">
            <w:pPr>
              <w:jc w:val="right"/>
              <w:rPr>
                <w:rFonts w:ascii="Calibri" w:hAnsi="Calibri"/>
              </w:rPr>
            </w:pPr>
            <w:r w:rsidRPr="00944B09">
              <w:rPr>
                <w:rFonts w:ascii="Calibri" w:hAnsi="Calibri"/>
              </w:rPr>
              <w:t>880.0</w:t>
            </w:r>
          </w:p>
        </w:tc>
      </w:tr>
      <w:tr w:rsidRPr="00236D53" w:rsidR="008170D6" w:rsidTr="008170D6" w14:paraId="6CA2B79C"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75F172AB"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Transmission Cost ($ Billions)</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1F0253DD" w14:textId="425FE395">
            <w:pPr>
              <w:jc w:val="right"/>
              <w:rPr>
                <w:rFonts w:ascii="Calibri" w:hAnsi="Calibri"/>
              </w:rPr>
            </w:pPr>
            <w:r w:rsidRPr="00944B09">
              <w:rPr>
                <w:rFonts w:ascii="Calibri" w:hAnsi="Calibri"/>
              </w:rPr>
              <w:t>9.7</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49D18A41" w14:textId="240A39EB">
            <w:pPr>
              <w:jc w:val="right"/>
              <w:rPr>
                <w:rFonts w:ascii="Calibri" w:hAnsi="Calibri"/>
              </w:rPr>
            </w:pPr>
            <w:r w:rsidRPr="00944B09">
              <w:rPr>
                <w:rFonts w:ascii="Calibri" w:hAnsi="Calibri"/>
              </w:rPr>
              <w:t>27.4</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1B3E506B" w14:textId="706AFE6D">
            <w:pPr>
              <w:jc w:val="right"/>
              <w:rPr>
                <w:rFonts w:ascii="Calibri" w:hAnsi="Calibri"/>
              </w:rPr>
            </w:pPr>
            <w:r w:rsidRPr="00CA466D">
              <w:rPr>
                <w:rFonts w:ascii="Calibri" w:hAnsi="Calibri"/>
              </w:rPr>
              <w:t>47.9</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06B1C36C" w14:textId="1AF5FBA6">
            <w:pPr>
              <w:jc w:val="right"/>
              <w:rPr>
                <w:rFonts w:ascii="Calibri" w:hAnsi="Calibri"/>
              </w:rPr>
            </w:pPr>
            <w:r w:rsidRPr="00944B09">
              <w:rPr>
                <w:rFonts w:ascii="Calibri" w:hAnsi="Calibri"/>
              </w:rPr>
              <w:t>105.4</w:t>
            </w:r>
          </w:p>
        </w:tc>
      </w:tr>
      <w:tr w:rsidRPr="00236D53" w:rsidR="008170D6" w:rsidTr="008170D6" w14:paraId="56AE2F60"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396AD069"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Name Plate Capacity (GW)</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53200638" w14:textId="740355B6">
            <w:pPr>
              <w:jc w:val="right"/>
              <w:rPr>
                <w:rFonts w:ascii="Calibri" w:hAnsi="Calibri"/>
              </w:rPr>
            </w:pPr>
            <w:r w:rsidRPr="00944B09">
              <w:rPr>
                <w:rFonts w:ascii="Calibri" w:hAnsi="Calibri"/>
              </w:rPr>
              <w:t>56.3</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7B80D985" w14:textId="79C2FE9A">
            <w:pPr>
              <w:jc w:val="right"/>
              <w:rPr>
                <w:rFonts w:ascii="Calibri" w:hAnsi="Calibri"/>
              </w:rPr>
            </w:pPr>
            <w:r w:rsidRPr="00944B09">
              <w:rPr>
                <w:rFonts w:ascii="Calibri" w:hAnsi="Calibri"/>
              </w:rPr>
              <w:t>143.7</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52182E55" w14:textId="53AF8578">
            <w:pPr>
              <w:jc w:val="right"/>
              <w:rPr>
                <w:rFonts w:ascii="Calibri" w:hAnsi="Calibri"/>
              </w:rPr>
            </w:pPr>
            <w:r w:rsidRPr="00CA466D">
              <w:rPr>
                <w:rFonts w:ascii="Calibri" w:hAnsi="Calibri"/>
              </w:rPr>
              <w:t>245.3</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1925B56F" w14:textId="1633E2E9">
            <w:pPr>
              <w:jc w:val="right"/>
              <w:rPr>
                <w:rFonts w:ascii="Calibri" w:hAnsi="Calibri"/>
              </w:rPr>
            </w:pPr>
            <w:r w:rsidRPr="00944B09">
              <w:rPr>
                <w:rFonts w:ascii="Calibri" w:hAnsi="Calibri"/>
              </w:rPr>
              <w:t>514.6</w:t>
            </w:r>
          </w:p>
        </w:tc>
      </w:tr>
      <w:tr w:rsidRPr="00236D53" w:rsidR="008170D6" w:rsidTr="008170D6" w14:paraId="1D77B55F"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735C5DB9"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Generation (GW)</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2A219830" w14:textId="6A15CB30">
            <w:pPr>
              <w:jc w:val="right"/>
              <w:rPr>
                <w:rFonts w:ascii="Calibri" w:hAnsi="Calibri"/>
              </w:rPr>
            </w:pPr>
            <w:r w:rsidRPr="00944B09">
              <w:rPr>
                <w:rFonts w:ascii="Calibri" w:hAnsi="Calibri"/>
              </w:rPr>
              <w:t>9.6</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32E7BFFE" w14:textId="61BA0D16">
            <w:pPr>
              <w:jc w:val="right"/>
              <w:rPr>
                <w:rFonts w:ascii="Calibri" w:hAnsi="Calibri"/>
              </w:rPr>
            </w:pPr>
            <w:r w:rsidRPr="00944B09">
              <w:rPr>
                <w:rFonts w:ascii="Calibri" w:hAnsi="Calibri"/>
              </w:rPr>
              <w:t>24.4</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6302C57C" w14:textId="0FA03FC3">
            <w:pPr>
              <w:jc w:val="right"/>
              <w:rPr>
                <w:rFonts w:ascii="Calibri" w:hAnsi="Calibri"/>
              </w:rPr>
            </w:pPr>
            <w:r w:rsidRPr="00CA466D">
              <w:rPr>
                <w:rFonts w:ascii="Calibri" w:hAnsi="Calibri"/>
              </w:rPr>
              <w:t>41.7</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7FBD5520" w14:textId="664BBBBC">
            <w:pPr>
              <w:jc w:val="right"/>
              <w:rPr>
                <w:rFonts w:ascii="Calibri" w:hAnsi="Calibri"/>
              </w:rPr>
            </w:pPr>
            <w:r w:rsidRPr="00944B09">
              <w:rPr>
                <w:rFonts w:ascii="Calibri" w:hAnsi="Calibri"/>
              </w:rPr>
              <w:t>87.5</w:t>
            </w:r>
          </w:p>
        </w:tc>
      </w:tr>
      <w:tr w:rsidRPr="00236D53" w:rsidR="008170D6" w:rsidTr="008170D6" w14:paraId="7926882E"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1475C406" w14:textId="7ACB99F7">
            <w:pPr>
              <w:jc w:val="left"/>
              <w:rPr>
                <w:rFonts w:ascii="Calibri" w:hAnsi="Calibri" w:eastAsia="Times New Roman" w:cs="Times New Roman"/>
                <w:b/>
                <w:color w:val="000000"/>
              </w:rPr>
            </w:pPr>
            <w:r w:rsidRPr="00CE1C0A">
              <w:rPr>
                <w:rFonts w:ascii="Calibri" w:hAnsi="Calibri" w:eastAsia="Times New Roman" w:cs="Times New Roman"/>
                <w:b/>
                <w:color w:val="000000"/>
              </w:rPr>
              <w:t xml:space="preserve">Wind Turbine Emissions </w:t>
            </w:r>
            <w:r w:rsidRPr="00CE1C0A">
              <w:rPr>
                <w:rFonts w:ascii="Calibri" w:hAnsi="Calibri" w:eastAsia="Times New Roman" w:cs="Times New Roman"/>
                <w:b/>
                <w:color w:val="000000"/>
              </w:rPr>
              <w:br/>
            </w:r>
            <w:r w:rsidRPr="00CE1C0A">
              <w:rPr>
                <w:rFonts w:ascii="Calibri" w:hAnsi="Calibri" w:eastAsia="Times New Roman" w:cs="Times New Roman"/>
                <w:b/>
                <w:color w:val="000000"/>
              </w:rPr>
              <w:t>(</w:t>
            </w:r>
            <w:r w:rsidRPr="00433252">
              <w:rPr>
                <w:rFonts w:ascii="Calibri" w:hAnsi="Calibri" w:eastAsia="Times New Roman" w:cs="Times New Roman"/>
                <w:b/>
                <w:color w:val="000000"/>
              </w:rPr>
              <w:t xml:space="preserve">MT </w:t>
            </w:r>
            <w:r w:rsidRPr="00433252" w:rsidR="00433252">
              <w:rPr>
                <w:b/>
              </w:rPr>
              <w:t>CO</w:t>
            </w:r>
            <w:r w:rsidRPr="00433252" w:rsidR="00433252">
              <w:rPr>
                <w:b/>
                <w:vertAlign w:val="subscript"/>
              </w:rPr>
              <w:t>2</w:t>
            </w:r>
            <w:r w:rsidRPr="00433252" w:rsidR="00433252">
              <w:rPr>
                <w:b/>
              </w:rPr>
              <w:t>e</w:t>
            </w:r>
            <w:r w:rsidRPr="00433252">
              <w:rPr>
                <w:rFonts w:ascii="Calibri" w:hAnsi="Calibri" w:eastAsia="Times New Roman" w:cs="Times New Roman"/>
                <w:b/>
                <w:color w:val="000000"/>
              </w:rPr>
              <w:t>)</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31875CBF" w14:textId="47F332CB">
            <w:pPr>
              <w:jc w:val="right"/>
              <w:rPr>
                <w:rFonts w:ascii="Calibri" w:hAnsi="Calibri"/>
              </w:rPr>
            </w:pPr>
            <w:r w:rsidRPr="00944B09">
              <w:rPr>
                <w:rFonts w:ascii="Calibri" w:hAnsi="Calibri"/>
              </w:rPr>
              <w:t>872</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185547FA" w14:textId="235A1355">
            <w:pPr>
              <w:jc w:val="right"/>
              <w:rPr>
                <w:rFonts w:ascii="Calibri" w:hAnsi="Calibri"/>
              </w:rPr>
            </w:pPr>
            <w:r w:rsidRPr="00944B09">
              <w:rPr>
                <w:rFonts w:ascii="Calibri" w:hAnsi="Calibri"/>
              </w:rPr>
              <w:t>2226</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66A1F592" w14:textId="11BAD649">
            <w:pPr>
              <w:jc w:val="right"/>
              <w:rPr>
                <w:rFonts w:ascii="Calibri" w:hAnsi="Calibri"/>
              </w:rPr>
            </w:pPr>
            <w:r w:rsidRPr="00CA466D">
              <w:rPr>
                <w:rFonts w:ascii="Calibri" w:hAnsi="Calibri"/>
              </w:rPr>
              <w:t>3799</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1AB6FD77" w14:textId="52F70822">
            <w:pPr>
              <w:jc w:val="right"/>
              <w:rPr>
                <w:rFonts w:ascii="Calibri" w:hAnsi="Calibri"/>
              </w:rPr>
            </w:pPr>
            <w:r w:rsidRPr="00944B09">
              <w:rPr>
                <w:rFonts w:ascii="Calibri" w:hAnsi="Calibri"/>
              </w:rPr>
              <w:t>7970</w:t>
            </w:r>
          </w:p>
        </w:tc>
      </w:tr>
      <w:tr w:rsidRPr="00236D53" w:rsidR="008170D6" w:rsidTr="008170D6" w14:paraId="0C722768"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564357A1" w14:textId="4A58B217">
            <w:pPr>
              <w:jc w:val="left"/>
              <w:rPr>
                <w:rFonts w:ascii="Calibri" w:hAnsi="Calibri" w:eastAsia="Times New Roman" w:cs="Times New Roman"/>
                <w:b/>
                <w:color w:val="000000"/>
              </w:rPr>
            </w:pPr>
            <w:r w:rsidRPr="00CE1C0A">
              <w:rPr>
                <w:rFonts w:ascii="Calibri" w:hAnsi="Calibri" w:eastAsia="Times New Roman" w:cs="Times New Roman"/>
                <w:b/>
                <w:color w:val="000000"/>
              </w:rPr>
              <w:t xml:space="preserve">Annual Carbon Offset </w:t>
            </w:r>
            <w:r w:rsidRPr="00CE1C0A">
              <w:rPr>
                <w:rFonts w:ascii="Calibri" w:hAnsi="Calibri" w:eastAsia="Times New Roman" w:cs="Times New Roman"/>
                <w:b/>
                <w:color w:val="000000"/>
              </w:rPr>
              <w:br/>
            </w:r>
            <w:r w:rsidRPr="00CE1C0A">
              <w:rPr>
                <w:rFonts w:ascii="Calibri" w:hAnsi="Calibri" w:eastAsia="Times New Roman" w:cs="Times New Roman"/>
                <w:b/>
                <w:color w:val="000000"/>
              </w:rPr>
              <w:t>(</w:t>
            </w:r>
            <w:r w:rsidRPr="00433252">
              <w:rPr>
                <w:rFonts w:ascii="Calibri" w:hAnsi="Calibri" w:eastAsia="Times New Roman" w:cs="Times New Roman"/>
                <w:b/>
                <w:color w:val="000000"/>
              </w:rPr>
              <w:t xml:space="preserve">MT </w:t>
            </w:r>
            <w:r w:rsidRPr="00433252" w:rsidR="00433252">
              <w:rPr>
                <w:b/>
              </w:rPr>
              <w:t>CO</w:t>
            </w:r>
            <w:r w:rsidRPr="00433252" w:rsidR="00433252">
              <w:rPr>
                <w:b/>
                <w:vertAlign w:val="subscript"/>
              </w:rPr>
              <w:t>2</w:t>
            </w:r>
            <w:r w:rsidRPr="00433252" w:rsidR="00433252">
              <w:rPr>
                <w:b/>
              </w:rPr>
              <w:t>e</w:t>
            </w:r>
            <w:r w:rsidRPr="00433252">
              <w:rPr>
                <w:rFonts w:ascii="Calibri" w:hAnsi="Calibri" w:eastAsia="Times New Roman" w:cs="Times New Roman"/>
                <w:b/>
                <w:color w:val="000000"/>
              </w:rPr>
              <w:t>)</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CE1C0A" w:rsidRDefault="008170D6" w14:paraId="4E6598B5" w14:textId="1336E3EC">
            <w:pPr>
              <w:jc w:val="right"/>
              <w:rPr>
                <w:rFonts w:ascii="Calibri" w:hAnsi="Calibri"/>
              </w:rPr>
            </w:pPr>
            <w:r>
              <w:rPr>
                <w:rFonts w:ascii="Calibri" w:hAnsi="Calibri"/>
              </w:rPr>
              <w:t>48</w:t>
            </w:r>
          </w:p>
        </w:tc>
        <w:tc>
          <w:tcPr>
            <w:tcW w:w="1410" w:type="dxa"/>
            <w:tcBorders>
              <w:top w:val="single" w:color="BFBFBF" w:themeColor="background1" w:themeShade="BF" w:sz="4" w:space="0"/>
              <w:bottom w:val="single" w:color="BFBFBF" w:themeColor="background1" w:themeShade="BF" w:sz="4" w:space="0"/>
            </w:tcBorders>
          </w:tcPr>
          <w:p w:rsidRPr="00944B09" w:rsidR="008170D6" w:rsidP="00CE1C0A" w:rsidRDefault="008170D6" w14:paraId="5DEEEDA6" w14:textId="19751220">
            <w:pPr>
              <w:jc w:val="right"/>
              <w:rPr>
                <w:rFonts w:ascii="Calibri" w:hAnsi="Calibri"/>
              </w:rPr>
            </w:pPr>
            <w:r>
              <w:rPr>
                <w:rFonts w:ascii="Calibri" w:hAnsi="Calibri"/>
              </w:rPr>
              <w:t>117</w:t>
            </w:r>
          </w:p>
        </w:tc>
        <w:tc>
          <w:tcPr>
            <w:tcW w:w="1410" w:type="dxa"/>
            <w:tcBorders>
              <w:top w:val="single" w:color="BFBFBF" w:themeColor="background1" w:themeShade="BF" w:sz="4" w:space="0"/>
              <w:bottom w:val="single" w:color="BFBFBF" w:themeColor="background1" w:themeShade="BF" w:sz="4" w:space="0"/>
            </w:tcBorders>
          </w:tcPr>
          <w:p w:rsidRPr="00944B09" w:rsidR="008170D6" w:rsidP="00CE1C0A" w:rsidRDefault="008170D6" w14:paraId="13079AAB" w14:textId="34150A46">
            <w:pPr>
              <w:jc w:val="right"/>
              <w:rPr>
                <w:rFonts w:ascii="Calibri" w:hAnsi="Calibri"/>
              </w:rPr>
            </w:pPr>
            <w:r>
              <w:rPr>
                <w:rFonts w:ascii="Calibri" w:hAnsi="Calibri"/>
              </w:rPr>
              <w:t>196</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CE1C0A" w:rsidRDefault="008170D6" w14:paraId="321FE3C7" w14:textId="2A7183F5">
            <w:pPr>
              <w:jc w:val="right"/>
              <w:rPr>
                <w:rFonts w:ascii="Calibri" w:hAnsi="Calibri"/>
              </w:rPr>
            </w:pPr>
            <w:r>
              <w:rPr>
                <w:rFonts w:ascii="Calibri" w:hAnsi="Calibri"/>
              </w:rPr>
              <w:t>350</w:t>
            </w:r>
          </w:p>
        </w:tc>
      </w:tr>
      <w:tr w:rsidRPr="00236D53" w:rsidR="008170D6" w:rsidTr="008170D6" w14:paraId="51A20DD0"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125E79A8"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Incremental Carbon Ratio</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08DE56D3" w14:textId="0CA2240F">
            <w:pPr>
              <w:jc w:val="right"/>
              <w:rPr>
                <w:rFonts w:ascii="Calibri" w:hAnsi="Calibri"/>
              </w:rPr>
            </w:pPr>
            <w:r w:rsidRPr="00944B09">
              <w:rPr>
                <w:rFonts w:ascii="Calibri" w:hAnsi="Calibri"/>
              </w:rPr>
              <w:t>100%</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56B45926" w14:textId="64FF1CAC">
            <w:pPr>
              <w:jc w:val="right"/>
              <w:rPr>
                <w:rFonts w:ascii="Calibri" w:hAnsi="Calibri"/>
              </w:rPr>
            </w:pPr>
            <w:r w:rsidRPr="00944B09">
              <w:rPr>
                <w:rFonts w:ascii="Calibri" w:hAnsi="Calibri"/>
              </w:rPr>
              <w:t>243%</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1DA9BDA2" w14:textId="7E93984D">
            <w:pPr>
              <w:jc w:val="right"/>
              <w:rPr>
                <w:rFonts w:ascii="Calibri" w:hAnsi="Calibri"/>
              </w:rPr>
            </w:pPr>
            <w:r w:rsidRPr="00CA466D">
              <w:rPr>
                <w:rFonts w:ascii="Calibri" w:hAnsi="Calibri"/>
              </w:rPr>
              <w:t>410%</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5FCCDF5E" w14:textId="53D5F5FF">
            <w:pPr>
              <w:jc w:val="right"/>
              <w:rPr>
                <w:rFonts w:ascii="Calibri" w:hAnsi="Calibri"/>
              </w:rPr>
            </w:pPr>
            <w:r w:rsidRPr="00944B09">
              <w:rPr>
                <w:rFonts w:ascii="Calibri" w:hAnsi="Calibri"/>
              </w:rPr>
              <w:t>732%</w:t>
            </w:r>
          </w:p>
        </w:tc>
      </w:tr>
      <w:tr w:rsidRPr="00236D53" w:rsidR="008170D6" w:rsidTr="008170D6" w14:paraId="0839A20B"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50F8B748"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Production Carbon Ratio</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336BCB22" w14:textId="24133C45">
            <w:pPr>
              <w:jc w:val="right"/>
              <w:rPr>
                <w:rFonts w:ascii="Calibri" w:hAnsi="Calibri"/>
              </w:rPr>
            </w:pPr>
            <w:r w:rsidRPr="00944B09">
              <w:rPr>
                <w:rFonts w:ascii="Calibri" w:hAnsi="Calibri"/>
              </w:rPr>
              <w:t>41%</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02B9057A" w14:textId="3D027081">
            <w:pPr>
              <w:jc w:val="right"/>
              <w:rPr>
                <w:rFonts w:ascii="Calibri" w:hAnsi="Calibri"/>
              </w:rPr>
            </w:pPr>
            <w:r w:rsidRPr="00944B09">
              <w:rPr>
                <w:rFonts w:ascii="Calibri" w:hAnsi="Calibri"/>
              </w:rPr>
              <w:t>100%</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156F3CCA" w14:textId="7F46B309">
            <w:pPr>
              <w:jc w:val="right"/>
              <w:rPr>
                <w:rFonts w:ascii="Calibri" w:hAnsi="Calibri"/>
              </w:rPr>
            </w:pPr>
            <w:r w:rsidRPr="00CA466D">
              <w:rPr>
                <w:rFonts w:ascii="Calibri" w:hAnsi="Calibri"/>
              </w:rPr>
              <w:t>168%</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0F13DE08" w14:textId="2385D708">
            <w:pPr>
              <w:jc w:val="right"/>
              <w:rPr>
                <w:rFonts w:ascii="Calibri" w:hAnsi="Calibri"/>
              </w:rPr>
            </w:pPr>
            <w:r w:rsidRPr="00944B09">
              <w:rPr>
                <w:rFonts w:ascii="Calibri" w:hAnsi="Calibri"/>
              </w:rPr>
              <w:t>301%</w:t>
            </w:r>
          </w:p>
        </w:tc>
      </w:tr>
      <w:tr w:rsidRPr="00236D53" w:rsidR="008170D6" w:rsidTr="008170D6" w14:paraId="028F95A5"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hideMark/>
          </w:tcPr>
          <w:p w:rsidRPr="00CE1C0A" w:rsidR="008170D6" w:rsidP="00223A53" w:rsidRDefault="008170D6" w14:paraId="260A2EE7" w14:textId="77777777">
            <w:pPr>
              <w:jc w:val="left"/>
              <w:rPr>
                <w:rFonts w:ascii="Calibri" w:hAnsi="Calibri" w:eastAsia="Times New Roman" w:cs="Times New Roman"/>
                <w:b/>
                <w:color w:val="000000"/>
              </w:rPr>
            </w:pPr>
            <w:r w:rsidRPr="00CE1C0A">
              <w:rPr>
                <w:rFonts w:ascii="Calibri" w:hAnsi="Calibri" w:eastAsia="Times New Roman" w:cs="Times New Roman"/>
                <w:b/>
                <w:color w:val="000000"/>
              </w:rPr>
              <w:t>Total Carbon Ratio</w:t>
            </w:r>
          </w:p>
        </w:tc>
        <w:tc>
          <w:tcPr>
            <w:tcW w:w="1410"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3957108C" w14:textId="2CBDB1FE">
            <w:pPr>
              <w:jc w:val="right"/>
              <w:rPr>
                <w:rFonts w:ascii="Calibri" w:hAnsi="Calibri"/>
              </w:rPr>
            </w:pPr>
            <w:r w:rsidRPr="00944B09">
              <w:rPr>
                <w:rFonts w:ascii="Calibri" w:hAnsi="Calibri"/>
              </w:rPr>
              <w:t>13%</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38AAB1FA" w14:textId="7FD6561A">
            <w:pPr>
              <w:jc w:val="right"/>
              <w:rPr>
                <w:rFonts w:ascii="Calibri" w:hAnsi="Calibri"/>
              </w:rPr>
            </w:pPr>
            <w:r w:rsidRPr="00944B09">
              <w:rPr>
                <w:rFonts w:ascii="Calibri" w:hAnsi="Calibri"/>
              </w:rPr>
              <w:t>31%</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149D622E" w14:textId="564F6438">
            <w:pPr>
              <w:jc w:val="right"/>
              <w:rPr>
                <w:rFonts w:ascii="Calibri" w:hAnsi="Calibri"/>
              </w:rPr>
            </w:pPr>
            <w:r w:rsidRPr="00CA466D">
              <w:rPr>
                <w:rFonts w:ascii="Calibri" w:hAnsi="Calibri"/>
              </w:rPr>
              <w:t>52%</w:t>
            </w:r>
          </w:p>
        </w:tc>
        <w:tc>
          <w:tcPr>
            <w:tcW w:w="1961" w:type="dxa"/>
            <w:tcBorders>
              <w:top w:val="single" w:color="BFBFBF" w:themeColor="background1" w:themeShade="BF" w:sz="4" w:space="0"/>
              <w:bottom w:val="single" w:color="BFBFBF" w:themeColor="background1" w:themeShade="BF" w:sz="4" w:space="0"/>
            </w:tcBorders>
            <w:noWrap/>
            <w:hideMark/>
          </w:tcPr>
          <w:p w:rsidRPr="00944B09" w:rsidR="008170D6" w:rsidP="00223A53" w:rsidRDefault="008170D6" w14:paraId="077A86BC" w14:textId="1DE309D8">
            <w:pPr>
              <w:jc w:val="right"/>
              <w:rPr>
                <w:rFonts w:ascii="Calibri" w:hAnsi="Calibri"/>
              </w:rPr>
            </w:pPr>
            <w:r w:rsidRPr="00944B09">
              <w:rPr>
                <w:rFonts w:ascii="Calibri" w:hAnsi="Calibri"/>
              </w:rPr>
              <w:t>93%</w:t>
            </w:r>
          </w:p>
        </w:tc>
      </w:tr>
      <w:tr w:rsidRPr="00236D53" w:rsidR="008170D6" w:rsidTr="008170D6" w14:paraId="31C71BDB" w14:textId="77777777">
        <w:trPr>
          <w:trHeight w:val="190"/>
        </w:trPr>
        <w:tc>
          <w:tcPr>
            <w:tcW w:w="3150" w:type="dxa"/>
            <w:tcBorders>
              <w:top w:val="single" w:color="BFBFBF" w:themeColor="background1" w:themeShade="BF" w:sz="4" w:space="0"/>
              <w:bottom w:val="single" w:color="BFBFBF" w:themeColor="background1" w:themeShade="BF" w:sz="4" w:space="0"/>
              <w:right w:val="single" w:color="auto" w:sz="4" w:space="0"/>
            </w:tcBorders>
            <w:noWrap/>
          </w:tcPr>
          <w:p w:rsidRPr="00CE1C0A" w:rsidR="008170D6" w:rsidP="00223A53" w:rsidRDefault="008170D6" w14:paraId="596C8905" w14:textId="77777777">
            <w:pPr>
              <w:jc w:val="left"/>
              <w:rPr>
                <w:rFonts w:ascii="Calibri" w:hAnsi="Calibri"/>
                <w:b/>
                <w:color w:val="000000"/>
              </w:rPr>
            </w:pPr>
            <w:r w:rsidRPr="00CE1C0A">
              <w:rPr>
                <w:rFonts w:ascii="Calibri" w:hAnsi="Calibri"/>
                <w:b/>
                <w:bCs/>
                <w:color w:val="000000"/>
              </w:rPr>
              <w:t>Percent of Alberta's Generation</w:t>
            </w:r>
          </w:p>
        </w:tc>
        <w:tc>
          <w:tcPr>
            <w:tcW w:w="1410" w:type="dxa"/>
            <w:tcBorders>
              <w:top w:val="single" w:color="BFBFBF" w:themeColor="background1" w:themeShade="BF" w:sz="4" w:space="0"/>
              <w:bottom w:val="single" w:color="BFBFBF" w:themeColor="background1" w:themeShade="BF" w:sz="4" w:space="0"/>
            </w:tcBorders>
            <w:noWrap/>
          </w:tcPr>
          <w:p w:rsidRPr="00944B09" w:rsidR="008170D6" w:rsidP="00223A53" w:rsidRDefault="008170D6" w14:paraId="063CACC4" w14:textId="42EF92FD">
            <w:pPr>
              <w:jc w:val="right"/>
              <w:rPr>
                <w:rFonts w:ascii="Calibri" w:hAnsi="Calibri"/>
              </w:rPr>
            </w:pPr>
            <w:r w:rsidRPr="00944B09">
              <w:rPr>
                <w:rFonts w:ascii="Calibri" w:hAnsi="Calibri"/>
              </w:rPr>
              <w:t>86%</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3B560AEB" w14:textId="3A13FD5C">
            <w:pPr>
              <w:jc w:val="right"/>
              <w:rPr>
                <w:rFonts w:ascii="Calibri" w:hAnsi="Calibri"/>
              </w:rPr>
            </w:pPr>
            <w:r w:rsidRPr="00944B09">
              <w:rPr>
                <w:rFonts w:ascii="Calibri" w:hAnsi="Calibri"/>
              </w:rPr>
              <w:t>220%</w:t>
            </w:r>
          </w:p>
        </w:tc>
        <w:tc>
          <w:tcPr>
            <w:tcW w:w="1410" w:type="dxa"/>
            <w:tcBorders>
              <w:top w:val="single" w:color="BFBFBF" w:themeColor="background1" w:themeShade="BF" w:sz="4" w:space="0"/>
              <w:bottom w:val="single" w:color="BFBFBF" w:themeColor="background1" w:themeShade="BF" w:sz="4" w:space="0"/>
            </w:tcBorders>
          </w:tcPr>
          <w:p w:rsidRPr="00944B09" w:rsidR="008170D6" w:rsidP="00223A53" w:rsidRDefault="008170D6" w14:paraId="59EA5EE2" w14:textId="3EC48D3D">
            <w:pPr>
              <w:jc w:val="right"/>
              <w:rPr>
                <w:rFonts w:ascii="Calibri" w:hAnsi="Calibri"/>
              </w:rPr>
            </w:pPr>
            <w:r w:rsidRPr="00CA466D">
              <w:rPr>
                <w:rFonts w:ascii="Calibri" w:hAnsi="Calibri"/>
              </w:rPr>
              <w:t>376%</w:t>
            </w:r>
          </w:p>
        </w:tc>
        <w:tc>
          <w:tcPr>
            <w:tcW w:w="1961" w:type="dxa"/>
            <w:tcBorders>
              <w:top w:val="single" w:color="BFBFBF" w:themeColor="background1" w:themeShade="BF" w:sz="4" w:space="0"/>
              <w:bottom w:val="single" w:color="BFBFBF" w:themeColor="background1" w:themeShade="BF" w:sz="4" w:space="0"/>
            </w:tcBorders>
            <w:noWrap/>
          </w:tcPr>
          <w:p w:rsidRPr="00944B09" w:rsidR="008170D6" w:rsidP="00223A53" w:rsidRDefault="008170D6" w14:paraId="6EEDBF0C" w14:textId="7714528C">
            <w:pPr>
              <w:jc w:val="right"/>
              <w:rPr>
                <w:rFonts w:ascii="Calibri" w:hAnsi="Calibri"/>
              </w:rPr>
            </w:pPr>
            <w:r w:rsidRPr="00944B09">
              <w:rPr>
                <w:rFonts w:ascii="Calibri" w:hAnsi="Calibri"/>
              </w:rPr>
              <w:t>788%</w:t>
            </w:r>
          </w:p>
        </w:tc>
      </w:tr>
      <w:tr w:rsidRPr="00236D53" w:rsidR="008170D6" w:rsidTr="008170D6" w14:paraId="136C978A" w14:textId="77777777">
        <w:trPr>
          <w:trHeight w:val="190"/>
        </w:trPr>
        <w:tc>
          <w:tcPr>
            <w:tcW w:w="3150" w:type="dxa"/>
            <w:tcBorders>
              <w:top w:val="single" w:color="BFBFBF" w:themeColor="background1" w:themeShade="BF" w:sz="4" w:space="0"/>
              <w:right w:val="single" w:color="auto" w:sz="4" w:space="0"/>
            </w:tcBorders>
            <w:noWrap/>
          </w:tcPr>
          <w:p w:rsidRPr="00CE1C0A" w:rsidR="008170D6" w:rsidP="00223A53" w:rsidRDefault="008170D6" w14:paraId="3E847AFF" w14:textId="77777777">
            <w:pPr>
              <w:jc w:val="left"/>
              <w:rPr>
                <w:rFonts w:ascii="Calibri" w:hAnsi="Calibri"/>
                <w:b/>
                <w:color w:val="000000"/>
              </w:rPr>
            </w:pPr>
            <w:r w:rsidRPr="00CE1C0A">
              <w:rPr>
                <w:rFonts w:ascii="Calibri" w:hAnsi="Calibri"/>
                <w:b/>
                <w:bCs/>
                <w:color w:val="000000"/>
              </w:rPr>
              <w:lastRenderedPageBreak/>
              <w:t>Percent of Canada's Generation</w:t>
            </w:r>
          </w:p>
        </w:tc>
        <w:tc>
          <w:tcPr>
            <w:tcW w:w="1410" w:type="dxa"/>
            <w:tcBorders>
              <w:top w:val="single" w:color="BFBFBF" w:themeColor="background1" w:themeShade="BF" w:sz="4" w:space="0"/>
            </w:tcBorders>
            <w:noWrap/>
          </w:tcPr>
          <w:p w:rsidRPr="00944B09" w:rsidR="008170D6" w:rsidP="00223A53" w:rsidRDefault="008170D6" w14:paraId="7C834415" w14:textId="60870F63">
            <w:pPr>
              <w:jc w:val="right"/>
              <w:rPr>
                <w:rFonts w:ascii="Calibri" w:hAnsi="Calibri"/>
              </w:rPr>
            </w:pPr>
            <w:r w:rsidRPr="00944B09">
              <w:rPr>
                <w:rFonts w:ascii="Calibri" w:hAnsi="Calibri"/>
              </w:rPr>
              <w:t>15%</w:t>
            </w:r>
          </w:p>
        </w:tc>
        <w:tc>
          <w:tcPr>
            <w:tcW w:w="1410" w:type="dxa"/>
            <w:tcBorders>
              <w:top w:val="single" w:color="BFBFBF" w:themeColor="background1" w:themeShade="BF" w:sz="4" w:space="0"/>
            </w:tcBorders>
          </w:tcPr>
          <w:p w:rsidRPr="00944B09" w:rsidR="008170D6" w:rsidP="00223A53" w:rsidRDefault="008170D6" w14:paraId="3C84E0DF" w14:textId="0400F414">
            <w:pPr>
              <w:jc w:val="right"/>
              <w:rPr>
                <w:rFonts w:ascii="Calibri" w:hAnsi="Calibri"/>
              </w:rPr>
            </w:pPr>
            <w:r w:rsidRPr="00944B09">
              <w:rPr>
                <w:rFonts w:ascii="Calibri" w:hAnsi="Calibri"/>
              </w:rPr>
              <w:t>39%</w:t>
            </w:r>
          </w:p>
        </w:tc>
        <w:tc>
          <w:tcPr>
            <w:tcW w:w="1410" w:type="dxa"/>
            <w:tcBorders>
              <w:top w:val="single" w:color="BFBFBF" w:themeColor="background1" w:themeShade="BF" w:sz="4" w:space="0"/>
            </w:tcBorders>
          </w:tcPr>
          <w:p w:rsidRPr="00944B09" w:rsidR="008170D6" w:rsidP="00223A53" w:rsidRDefault="008170D6" w14:paraId="2DBA2CD8" w14:textId="156B2F49">
            <w:pPr>
              <w:jc w:val="right"/>
              <w:rPr>
                <w:rFonts w:ascii="Calibri" w:hAnsi="Calibri"/>
              </w:rPr>
            </w:pPr>
            <w:r w:rsidRPr="00CA466D">
              <w:rPr>
                <w:rFonts w:ascii="Calibri" w:hAnsi="Calibri"/>
              </w:rPr>
              <w:t>66%</w:t>
            </w:r>
          </w:p>
        </w:tc>
        <w:tc>
          <w:tcPr>
            <w:tcW w:w="1961" w:type="dxa"/>
            <w:tcBorders>
              <w:top w:val="single" w:color="BFBFBF" w:themeColor="background1" w:themeShade="BF" w:sz="4" w:space="0"/>
            </w:tcBorders>
            <w:noWrap/>
          </w:tcPr>
          <w:p w:rsidRPr="00944B09" w:rsidR="008170D6" w:rsidP="00223A53" w:rsidRDefault="008170D6" w14:paraId="50B38E72" w14:textId="2FE58006">
            <w:pPr>
              <w:jc w:val="right"/>
              <w:rPr>
                <w:rFonts w:ascii="Calibri" w:hAnsi="Calibri"/>
              </w:rPr>
            </w:pPr>
            <w:r w:rsidRPr="00944B09">
              <w:rPr>
                <w:rFonts w:ascii="Calibri" w:hAnsi="Calibri"/>
              </w:rPr>
              <w:t>139%</w:t>
            </w:r>
          </w:p>
        </w:tc>
      </w:tr>
    </w:tbl>
    <w:p w:rsidR="00B378A6" w:rsidP="003709F8" w:rsidRDefault="00B378A6" w14:paraId="0006173C" w14:textId="77777777"/>
    <w:p w:rsidR="0078495A" w:rsidP="0078495A" w:rsidRDefault="000C439B" w14:paraId="60FE01DE" w14:textId="67139D21">
      <w:pPr>
        <w:keepNext/>
      </w:pPr>
      <w:r>
        <w:rPr>
          <w:noProof/>
        </w:rPr>
        <w:drawing>
          <wp:inline distT="0" distB="0" distL="0" distR="0" wp14:anchorId="03F0A1C5" wp14:editId="35390222">
            <wp:extent cx="5943600" cy="5429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429250"/>
                    </a:xfrm>
                    <a:prstGeom prst="rect">
                      <a:avLst/>
                    </a:prstGeom>
                    <a:noFill/>
                    <a:ln>
                      <a:noFill/>
                    </a:ln>
                  </pic:spPr>
                </pic:pic>
              </a:graphicData>
            </a:graphic>
          </wp:inline>
        </w:drawing>
      </w:r>
    </w:p>
    <w:p w:rsidRPr="006E353D" w:rsidR="0078495A" w:rsidP="0078495A" w:rsidRDefault="0078495A" w14:paraId="0B9A9C3C" w14:textId="66AB1BD0">
      <w:pPr>
        <w:pStyle w:val="Caption"/>
      </w:pPr>
      <w:bookmarkStart w:name="_Ref435782807" w:id="3"/>
      <w:r>
        <w:t xml:space="preserve">Figure </w:t>
      </w:r>
      <w:fldSimple w:instr=" SEQ Figure \* ARABIC ">
        <w:r>
          <w:rPr>
            <w:noProof/>
          </w:rPr>
          <w:t>1</w:t>
        </w:r>
      </w:fldSimple>
      <w:bookmarkEnd w:id="3"/>
      <w:r>
        <w:t xml:space="preserve">: Input panel for the </w:t>
      </w:r>
      <w:r w:rsidR="00C002B3">
        <w:t xml:space="preserve">reconfigurable model, provided in the </w:t>
      </w:r>
      <w:r w:rsidRPr="00C002B3" w:rsidR="00C002B3">
        <w:rPr>
          <w:i w:val="0"/>
        </w:rPr>
        <w:t>SI</w:t>
      </w:r>
      <w:r>
        <w:t>. Red cells are calculated values</w:t>
      </w:r>
    </w:p>
    <w:p w:rsidR="00F25845" w:rsidP="00F25845" w:rsidRDefault="00F25845" w14:paraId="66CBC77B" w14:textId="77777777">
      <w:pPr>
        <w:keepNext/>
      </w:pPr>
      <w:r>
        <w:rPr>
          <w:noProof/>
        </w:rPr>
        <w:lastRenderedPageBreak/>
        <w:drawing>
          <wp:inline distT="0" distB="0" distL="0" distR="0" wp14:anchorId="3D0996FB" wp14:editId="6B0E02C4">
            <wp:extent cx="5419725" cy="3611992"/>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42384" cy="3627093"/>
                    </a:xfrm>
                    <a:prstGeom prst="rect">
                      <a:avLst/>
                    </a:prstGeom>
                  </pic:spPr>
                </pic:pic>
              </a:graphicData>
            </a:graphic>
          </wp:inline>
        </w:drawing>
      </w:r>
    </w:p>
    <w:p w:rsidR="00F25845" w:rsidP="00F25845" w:rsidRDefault="00F25845" w14:paraId="32B0A07D" w14:textId="77777777">
      <w:pPr>
        <w:pStyle w:val="Caption"/>
      </w:pPr>
      <w:bookmarkStart w:name="_Ref436746260" w:id="4"/>
      <w:r>
        <w:t xml:space="preserve">Figure </w:t>
      </w:r>
      <w:fldSimple w:instr=" SEQ Figure \* ARABIC ">
        <w:r w:rsidR="005E0ED3">
          <w:rPr>
            <w:noProof/>
          </w:rPr>
          <w:t>2</w:t>
        </w:r>
      </w:fldSimple>
      <w:bookmarkEnd w:id="4"/>
      <w:r>
        <w:t xml:space="preserve">: The model’s cumulative carbon ratio after 40 years of different investment and reinvestment rates. </w:t>
      </w:r>
    </w:p>
    <w:p w:rsidR="00D56411" w:rsidP="00D56411" w:rsidRDefault="00716B24" w14:paraId="68219F24" w14:textId="0586DA30">
      <w:r>
        <w:rPr>
          <w:noProof/>
        </w:rPr>
        <w:drawing>
          <wp:inline distT="0" distB="0" distL="0" distR="0" wp14:anchorId="216D1D49" wp14:editId="710DD624">
            <wp:extent cx="5943600" cy="330517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56964" w:rsidP="00D56964" w:rsidRDefault="00D56964" w14:paraId="3359F15F" w14:textId="12CF39AA">
      <w:pPr>
        <w:pStyle w:val="Caption"/>
        <w:rPr>
          <w:vertAlign w:val="subscript"/>
        </w:rPr>
      </w:pPr>
      <w:bookmarkStart w:name="_Ref436746778" w:id="5"/>
      <w:r>
        <w:t xml:space="preserve">Figure </w:t>
      </w:r>
      <w:fldSimple w:instr=" SEQ Figure \* ARABIC ">
        <w:r w:rsidR="005E0ED3">
          <w:rPr>
            <w:noProof/>
          </w:rPr>
          <w:t>3</w:t>
        </w:r>
      </w:fldSimple>
      <w:bookmarkEnd w:id="5"/>
      <w:r>
        <w:t xml:space="preserve">: The </w:t>
      </w:r>
      <w:r w:rsidR="00716B24">
        <w:t xml:space="preserve">annual expenditures [left axis] and the </w:t>
      </w:r>
      <w:r w:rsidR="00BE57C7">
        <w:t>number of active wind turbines</w:t>
      </w:r>
      <w:r w:rsidR="00716B24">
        <w:t xml:space="preserve"> [right axis] for</w:t>
      </w:r>
      <w:r>
        <w:t xml:space="preserve"> the proposed scheme with 17% capacity factor, charging $1</w:t>
      </w:r>
      <w:r w:rsidR="00FF4447">
        <w:t>1</w:t>
      </w:r>
      <w:r w:rsidR="00013B4B">
        <w:t>.5</w:t>
      </w:r>
      <w:r w:rsidR="00FF4447">
        <w:t>/bbl and $0.0</w:t>
      </w:r>
      <w:r w:rsidR="00013B4B">
        <w:t>15</w:t>
      </w:r>
      <w:r>
        <w:t>/kWh</w:t>
      </w:r>
      <w:r w:rsidRPr="00B378A6">
        <w:rPr>
          <w:vertAlign w:val="subscript"/>
        </w:rPr>
        <w:t>wind</w:t>
      </w:r>
    </w:p>
    <w:p w:rsidRPr="00D56411" w:rsidR="005E0ED3" w:rsidP="005E0ED3" w:rsidRDefault="005E0ED3" w14:paraId="0746402D" w14:textId="4576C943"/>
    <w:p w:rsidR="00F4166A" w:rsidP="00F4166A" w:rsidRDefault="0031197D" w14:paraId="333ABA5F" w14:textId="49D0563C">
      <w:pPr>
        <w:keepNext/>
      </w:pPr>
      <w:r>
        <w:rPr>
          <w:noProof/>
        </w:rPr>
        <w:drawing>
          <wp:inline distT="0" distB="0" distL="0" distR="0" wp14:anchorId="5889218C" wp14:editId="0ED378B5">
            <wp:extent cx="5925185" cy="2219325"/>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Pr="00F4166A" w:rsidR="00F4166A" w:rsidP="00F4166A" w:rsidRDefault="00F4166A" w14:paraId="7747BBCF" w14:textId="1501F9CF">
      <w:pPr>
        <w:pStyle w:val="Caption"/>
        <w:jc w:val="left"/>
      </w:pPr>
      <w:bookmarkStart w:name="_Ref436751529" w:id="6"/>
      <w:r>
        <w:t xml:space="preserve">Figure </w:t>
      </w:r>
      <w:fldSimple w:instr=" SEQ Figure \* ARABIC ">
        <w:r w:rsidR="005E0ED3">
          <w:rPr>
            <w:noProof/>
          </w:rPr>
          <w:t>5</w:t>
        </w:r>
      </w:fldSimple>
      <w:bookmarkEnd w:id="6"/>
      <w:r>
        <w:t xml:space="preserve">: Equivalent </w:t>
      </w:r>
      <w:r w:rsidR="006C1266">
        <w:t>c</w:t>
      </w:r>
      <w:r>
        <w:t>ost of GHG</w:t>
      </w:r>
      <w:r w:rsidR="00444A58">
        <w:t xml:space="preserve"> r</w:t>
      </w:r>
      <w:r>
        <w:t>eduction, using the net present value (NPV) of future expenditures and separating the cost into capital expenditures (CapX), turbine maintenance, transmission line construction within Alberta (intra-province transmission), and all other transmission line construction costs (extra-province transmission).</w:t>
      </w:r>
      <w:r w:rsidR="00FF4447">
        <w:t xml:space="preserve"> </w:t>
      </w:r>
      <w:r w:rsidR="00864718">
        <w:t xml:space="preserve">Reference costs are for 2015 Cap and Trade pricing in California, high-penetration onshore wind, and the maximum cost to achieve </w:t>
      </w:r>
      <w:r w:rsidR="002F410F">
        <w:t>an annual abatement of 3,000 M</w:t>
      </w:r>
      <w:r w:rsidR="00864718">
        <w:t>T/</w:t>
      </w:r>
      <w:r w:rsidRPr="00444A58" w:rsidR="00444A58">
        <w:t xml:space="preserve"> </w:t>
      </w:r>
      <w:r w:rsidR="00444A58">
        <w:t>CO</w:t>
      </w:r>
      <w:r w:rsidRPr="00FE0F20" w:rsidR="00444A58">
        <w:rPr>
          <w:vertAlign w:val="subscript"/>
        </w:rPr>
        <w:t>2</w:t>
      </w:r>
      <w:r w:rsidR="00444A58">
        <w:t>e</w:t>
      </w:r>
      <w:r w:rsidR="00864718">
        <w:t xml:space="preserve"> per year</w:t>
      </w:r>
      <w:r w:rsidR="00FC4655">
        <w:t xml:space="preserve"> in the U.S.</w:t>
      </w:r>
    </w:p>
    <w:p w:rsidR="002F410F" w:rsidP="002F410F" w:rsidRDefault="0031197D" w14:paraId="5D6CBF6A" w14:textId="044375E7">
      <w:pPr>
        <w:keepNext/>
      </w:pPr>
      <w:r>
        <w:rPr>
          <w:noProof/>
        </w:rPr>
        <w:drawing>
          <wp:inline distT="0" distB="0" distL="0" distR="0" wp14:anchorId="2B0ED132" wp14:editId="71B4FB5F">
            <wp:extent cx="5715000" cy="14763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F410F" w:rsidP="002F410F" w:rsidRDefault="002F410F" w14:paraId="2FF82711" w14:textId="321909B0">
      <w:pPr>
        <w:pStyle w:val="Caption"/>
      </w:pPr>
      <w:bookmarkStart w:name="_Ref437007603" w:id="7"/>
      <w:r>
        <w:t xml:space="preserve">Figure </w:t>
      </w:r>
      <w:fldSimple w:instr=" SEQ Figure \* ARABIC ">
        <w:r w:rsidR="005E0ED3">
          <w:rPr>
            <w:noProof/>
          </w:rPr>
          <w:t>6</w:t>
        </w:r>
      </w:fldSimple>
      <w:bookmarkEnd w:id="7"/>
      <w:r>
        <w:t>: The production cost of upgraded oil from the oil sands compared to the market price in 2013, 2014, and 2015</w:t>
      </w:r>
      <w:r w:rsidR="00DC7234">
        <w:t>, where error bars show the monthly minimum and maxi</w:t>
      </w:r>
      <w:r w:rsidR="00B07380">
        <w:t>mum prices and the uncertainty in</w:t>
      </w:r>
      <w:r w:rsidR="00DC7234">
        <w:t xml:space="preserve"> production cost estimates</w:t>
      </w:r>
      <w:r>
        <w:t xml:space="preserve">. Production costs also </w:t>
      </w:r>
      <w:r w:rsidR="0031197D">
        <w:t>show the proposed addition of a</w:t>
      </w:r>
      <w:r>
        <w:t xml:space="preserve"> $</w:t>
      </w:r>
      <w:r w:rsidR="0031197D">
        <w:t>10</w:t>
      </w:r>
      <w:r>
        <w:t xml:space="preserve">/bbl tariff. </w:t>
      </w:r>
    </w:p>
    <w:p w:rsidRPr="00FF1710" w:rsidR="00704027" w:rsidP="002F410F" w:rsidRDefault="00704027" w14:paraId="7E5FEF74" w14:textId="5CE52296">
      <w:r>
        <w:br w:type="page"/>
      </w:r>
    </w:p>
    <w:p w:rsidR="00704027" w:rsidP="00704027" w:rsidRDefault="00704027" w14:paraId="4172205D" w14:textId="77777777">
      <w:pPr>
        <w:pStyle w:val="Heading1"/>
      </w:pPr>
      <w:r>
        <w:lastRenderedPageBreak/>
        <w:t>References</w:t>
      </w:r>
    </w:p>
    <w:p w:rsidRPr="0031197D" w:rsidR="0031197D" w:rsidP="0031197D" w:rsidRDefault="00704027" w14:paraId="32FD6C79" w14:textId="77777777">
      <w:pPr>
        <w:pStyle w:val="Bibliography"/>
        <w:rPr>
          <w:rFonts w:ascii="Calibri" w:hAnsi="Calibri"/>
        </w:rPr>
      </w:pPr>
      <w:r>
        <w:rPr>
          <w:i/>
        </w:rPr>
        <w:fldChar w:fldCharType="begin"/>
      </w:r>
      <w:r w:rsidR="0031197D">
        <w:rPr>
          <w:i/>
        </w:rPr>
        <w:instrText xml:space="preserve"> ADDIN ZOTERO_BIBL {"custom":[]} CSL_BIBLIOGRAPHY </w:instrText>
      </w:r>
      <w:r>
        <w:rPr>
          <w:i/>
        </w:rPr>
        <w:fldChar w:fldCharType="separate"/>
      </w:r>
      <w:r w:rsidRPr="0031197D" w:rsidR="0031197D">
        <w:rPr>
          <w:rFonts w:ascii="Calibri" w:hAnsi="Calibri"/>
        </w:rPr>
        <w:t>[1]</w:t>
      </w:r>
      <w:r w:rsidRPr="0031197D" w:rsidR="0031197D">
        <w:rPr>
          <w:rFonts w:ascii="Calibri" w:hAnsi="Calibri"/>
        </w:rPr>
        <w:tab/>
      </w:r>
      <w:r w:rsidRPr="0031197D" w:rsidR="0031197D">
        <w:rPr>
          <w:rFonts w:ascii="Calibri" w:hAnsi="Calibri"/>
        </w:rPr>
        <w:t>Alberta Economic Development and Trade, “Highlights of the Alberta Economy 2015,” Alberta Government, 2015.</w:t>
      </w:r>
    </w:p>
    <w:p w:rsidRPr="0031197D" w:rsidR="0031197D" w:rsidP="0031197D" w:rsidRDefault="0031197D" w14:paraId="3F3726B6" w14:textId="77777777">
      <w:pPr>
        <w:pStyle w:val="Bibliography"/>
        <w:rPr>
          <w:rFonts w:ascii="Calibri" w:hAnsi="Calibri"/>
        </w:rPr>
      </w:pPr>
      <w:r w:rsidRPr="0031197D">
        <w:rPr>
          <w:rFonts w:ascii="Calibri" w:hAnsi="Calibri"/>
        </w:rPr>
        <w:t>[2]</w:t>
      </w:r>
      <w:r w:rsidRPr="0031197D">
        <w:rPr>
          <w:rFonts w:ascii="Calibri" w:hAnsi="Calibri"/>
        </w:rPr>
        <w:tab/>
      </w:r>
      <w:r w:rsidRPr="0031197D">
        <w:rPr>
          <w:rFonts w:ascii="Calibri" w:hAnsi="Calibri"/>
        </w:rPr>
        <w:t xml:space="preserve">J. Giovannetti, “Alberta to double carbon tax by 2017, strengthen emissions reduction targets,” </w:t>
      </w:r>
      <w:r w:rsidRPr="0031197D">
        <w:rPr>
          <w:rFonts w:ascii="Calibri" w:hAnsi="Calibri"/>
          <w:i/>
          <w:iCs/>
        </w:rPr>
        <w:t>The Globe and Mail</w:t>
      </w:r>
      <w:r w:rsidRPr="0031197D">
        <w:rPr>
          <w:rFonts w:ascii="Calibri" w:hAnsi="Calibri"/>
        </w:rPr>
        <w:t>, Toronto, Canada, 25-Jun-2015.</w:t>
      </w:r>
    </w:p>
    <w:p w:rsidRPr="0031197D" w:rsidR="0031197D" w:rsidP="0031197D" w:rsidRDefault="0031197D" w14:paraId="41D4FC45" w14:textId="77777777">
      <w:pPr>
        <w:pStyle w:val="Bibliography"/>
        <w:rPr>
          <w:rFonts w:ascii="Calibri" w:hAnsi="Calibri"/>
        </w:rPr>
      </w:pPr>
      <w:r w:rsidRPr="0031197D">
        <w:rPr>
          <w:rFonts w:ascii="Calibri" w:hAnsi="Calibri"/>
        </w:rPr>
        <w:t>[3]</w:t>
      </w:r>
      <w:r w:rsidRPr="0031197D">
        <w:rPr>
          <w:rFonts w:ascii="Calibri" w:hAnsi="Calibri"/>
        </w:rPr>
        <w:tab/>
      </w:r>
      <w:r w:rsidRPr="0031197D">
        <w:rPr>
          <w:rFonts w:ascii="Calibri" w:hAnsi="Calibri"/>
        </w:rPr>
        <w:t xml:space="preserve">W. A. Ritch and M. E. Begay, “Smoke and mirrors: how Massachusetts diverted millions in tobacco tax revenues,” </w:t>
      </w:r>
      <w:r w:rsidRPr="0031197D">
        <w:rPr>
          <w:rFonts w:ascii="Calibri" w:hAnsi="Calibri"/>
          <w:i/>
          <w:iCs/>
        </w:rPr>
        <w:t>Tob. Control</w:t>
      </w:r>
      <w:r w:rsidRPr="0031197D">
        <w:rPr>
          <w:rFonts w:ascii="Calibri" w:hAnsi="Calibri"/>
        </w:rPr>
        <w:t>, vol. 10, no. 4, pp. 309–316, Dec. 2001.</w:t>
      </w:r>
    </w:p>
    <w:p w:rsidRPr="0031197D" w:rsidR="0031197D" w:rsidP="0031197D" w:rsidRDefault="0031197D" w14:paraId="22DEA8FA" w14:textId="77777777">
      <w:pPr>
        <w:pStyle w:val="Bibliography"/>
        <w:rPr>
          <w:rFonts w:ascii="Calibri" w:hAnsi="Calibri"/>
        </w:rPr>
      </w:pPr>
      <w:r w:rsidRPr="0031197D">
        <w:rPr>
          <w:rFonts w:ascii="Calibri" w:hAnsi="Calibri"/>
        </w:rPr>
        <w:t>[4]</w:t>
      </w:r>
      <w:r w:rsidRPr="0031197D">
        <w:rPr>
          <w:rFonts w:ascii="Calibri" w:hAnsi="Calibri"/>
        </w:rPr>
        <w:tab/>
      </w:r>
      <w:r w:rsidRPr="0031197D">
        <w:rPr>
          <w:rFonts w:ascii="Calibri" w:hAnsi="Calibri"/>
        </w:rPr>
        <w:t xml:space="preserve">EIA, “Spot Prices for Crude Oil and Petroleum Products,” </w:t>
      </w:r>
      <w:r w:rsidRPr="0031197D">
        <w:rPr>
          <w:rFonts w:ascii="Calibri" w:hAnsi="Calibri"/>
          <w:i/>
          <w:iCs/>
        </w:rPr>
        <w:t>US Energy Information Administration</w:t>
      </w:r>
      <w:r w:rsidRPr="0031197D">
        <w:rPr>
          <w:rFonts w:ascii="Calibri" w:hAnsi="Calibri"/>
        </w:rPr>
        <w:t>, 02-Dec-2015. [Online]. Available: http://www.eia.gov/dnav/pet/pet_pri_spt_s1_m.htm. [Accessed: 04-Dec-2015].</w:t>
      </w:r>
    </w:p>
    <w:p w:rsidRPr="0031197D" w:rsidR="0031197D" w:rsidP="0031197D" w:rsidRDefault="0031197D" w14:paraId="5305445A" w14:textId="77777777">
      <w:pPr>
        <w:pStyle w:val="Bibliography"/>
        <w:rPr>
          <w:rFonts w:ascii="Calibri" w:hAnsi="Calibri"/>
        </w:rPr>
      </w:pPr>
      <w:r w:rsidRPr="0031197D">
        <w:rPr>
          <w:rFonts w:ascii="Calibri" w:hAnsi="Calibri"/>
        </w:rPr>
        <w:t>[5]</w:t>
      </w:r>
      <w:r w:rsidRPr="0031197D">
        <w:rPr>
          <w:rFonts w:ascii="Calibri" w:hAnsi="Calibri"/>
        </w:rPr>
        <w:tab/>
      </w:r>
      <w:r w:rsidRPr="0031197D">
        <w:rPr>
          <w:rFonts w:ascii="Calibri" w:hAnsi="Calibri"/>
        </w:rPr>
        <w:t>Morgan Stanley Research, “Crude Cost of Production Rises as Demand Grows,” Morgan Stanley, May 2014.</w:t>
      </w:r>
    </w:p>
    <w:p w:rsidRPr="0031197D" w:rsidR="0031197D" w:rsidP="0031197D" w:rsidRDefault="0031197D" w14:paraId="0C1C201E" w14:textId="77777777">
      <w:pPr>
        <w:pStyle w:val="Bibliography"/>
        <w:rPr>
          <w:rFonts w:ascii="Calibri" w:hAnsi="Calibri"/>
        </w:rPr>
      </w:pPr>
      <w:r w:rsidRPr="0031197D">
        <w:rPr>
          <w:rFonts w:ascii="Calibri" w:hAnsi="Calibri"/>
        </w:rPr>
        <w:t>[6]</w:t>
      </w:r>
      <w:r w:rsidRPr="0031197D">
        <w:rPr>
          <w:rFonts w:ascii="Calibri" w:hAnsi="Calibri"/>
        </w:rPr>
        <w:tab/>
      </w:r>
      <w:r w:rsidRPr="0031197D">
        <w:rPr>
          <w:rFonts w:ascii="Calibri" w:hAnsi="Calibri"/>
        </w:rPr>
        <w:t xml:space="preserve">N. Williams, “Even losing $6 per barrel, top Canada oil sands project unlikely to close,” </w:t>
      </w:r>
      <w:r w:rsidRPr="0031197D">
        <w:rPr>
          <w:rFonts w:ascii="Calibri" w:hAnsi="Calibri"/>
          <w:i/>
          <w:iCs/>
        </w:rPr>
        <w:t>Reuters Canada</w:t>
      </w:r>
      <w:r w:rsidRPr="0031197D">
        <w:rPr>
          <w:rFonts w:ascii="Calibri" w:hAnsi="Calibri"/>
        </w:rPr>
        <w:t>, 19-Aug-2015. [Online]. Available: http://ca.reuters.com/article/businessNews/idCAKCN0QO25I20150819. [Accessed: 04-Dec-2015].</w:t>
      </w:r>
    </w:p>
    <w:p w:rsidRPr="0031197D" w:rsidR="0031197D" w:rsidP="0031197D" w:rsidRDefault="0031197D" w14:paraId="2E08D632" w14:textId="77777777">
      <w:pPr>
        <w:pStyle w:val="Bibliography"/>
        <w:rPr>
          <w:rFonts w:ascii="Calibri" w:hAnsi="Calibri"/>
        </w:rPr>
      </w:pPr>
      <w:r w:rsidRPr="0031197D">
        <w:rPr>
          <w:rFonts w:ascii="Calibri" w:hAnsi="Calibri"/>
        </w:rPr>
        <w:t>[7]</w:t>
      </w:r>
      <w:r w:rsidRPr="0031197D">
        <w:rPr>
          <w:rFonts w:ascii="Calibri" w:hAnsi="Calibri"/>
        </w:rPr>
        <w:tab/>
      </w:r>
      <w:r w:rsidRPr="0031197D">
        <w:rPr>
          <w:rFonts w:ascii="Calibri" w:hAnsi="Calibri"/>
        </w:rPr>
        <w:t>Climate Policy Initiative, “California Carbon Dashboard,” 02-Dec-2015. [Online]. Available: calcarbondash.org. [Accessed: 04-Dec-2015].</w:t>
      </w:r>
    </w:p>
    <w:p w:rsidRPr="0031197D" w:rsidR="0031197D" w:rsidP="0031197D" w:rsidRDefault="0031197D" w14:paraId="240E17F4" w14:textId="77777777">
      <w:pPr>
        <w:pStyle w:val="Bibliography"/>
        <w:rPr>
          <w:rFonts w:ascii="Calibri" w:hAnsi="Calibri"/>
        </w:rPr>
      </w:pPr>
      <w:r w:rsidRPr="0031197D">
        <w:rPr>
          <w:rFonts w:ascii="Calibri" w:hAnsi="Calibri"/>
        </w:rPr>
        <w:t>[8]</w:t>
      </w:r>
      <w:r w:rsidRPr="0031197D">
        <w:rPr>
          <w:rFonts w:ascii="Calibri" w:hAnsi="Calibri"/>
        </w:rPr>
        <w:tab/>
      </w:r>
      <w:r w:rsidRPr="0031197D">
        <w:rPr>
          <w:rFonts w:ascii="Calibri" w:hAnsi="Calibri"/>
        </w:rPr>
        <w:t>J. Creyts, A. Derkach, S. Nyquist, K. Ostrowski, and J. Stephenson, “Reducing U.S. Greenhouse Gas Emissions: How Much at What Cost?,” McKinsey &amp; Company, Executive Report, Dec. 2007.</w:t>
      </w:r>
    </w:p>
    <w:p w:rsidRPr="0031197D" w:rsidR="0031197D" w:rsidP="0031197D" w:rsidRDefault="0031197D" w14:paraId="4BB9B2AC" w14:textId="77777777">
      <w:pPr>
        <w:pStyle w:val="Bibliography"/>
        <w:rPr>
          <w:rFonts w:ascii="Calibri" w:hAnsi="Calibri"/>
        </w:rPr>
      </w:pPr>
      <w:r w:rsidRPr="0031197D">
        <w:rPr>
          <w:rFonts w:ascii="Calibri" w:hAnsi="Calibri"/>
        </w:rPr>
        <w:t>[9]</w:t>
      </w:r>
      <w:r w:rsidRPr="0031197D">
        <w:rPr>
          <w:rFonts w:ascii="Calibri" w:hAnsi="Calibri"/>
        </w:rPr>
        <w:tab/>
      </w:r>
      <w:r w:rsidRPr="0031197D">
        <w:rPr>
          <w:rFonts w:ascii="Calibri" w:hAnsi="Calibri"/>
        </w:rPr>
        <w:t xml:space="preserve">J. Webber, “Paris climate talks: Nobel chemist optimistic on pledges,” </w:t>
      </w:r>
      <w:r w:rsidRPr="0031197D">
        <w:rPr>
          <w:rFonts w:ascii="Calibri" w:hAnsi="Calibri"/>
          <w:i/>
          <w:iCs/>
        </w:rPr>
        <w:t>Financial Times</w:t>
      </w:r>
      <w:r w:rsidRPr="0031197D">
        <w:rPr>
          <w:rFonts w:ascii="Calibri" w:hAnsi="Calibri"/>
        </w:rPr>
        <w:t>, 29-Nov-2015.</w:t>
      </w:r>
    </w:p>
    <w:p w:rsidRPr="0031197D" w:rsidR="0031197D" w:rsidP="0031197D" w:rsidRDefault="0031197D" w14:paraId="2E0851D1" w14:textId="77777777">
      <w:pPr>
        <w:pStyle w:val="Bibliography"/>
        <w:rPr>
          <w:rFonts w:ascii="Calibri" w:hAnsi="Calibri"/>
        </w:rPr>
      </w:pPr>
      <w:r w:rsidRPr="0031197D">
        <w:rPr>
          <w:rFonts w:ascii="Calibri" w:hAnsi="Calibri"/>
        </w:rPr>
        <w:t>[10]</w:t>
      </w:r>
      <w:r w:rsidRPr="0031197D">
        <w:rPr>
          <w:rFonts w:ascii="Calibri" w:hAnsi="Calibri"/>
        </w:rPr>
        <w:tab/>
      </w:r>
      <w:r w:rsidRPr="0031197D">
        <w:rPr>
          <w:rFonts w:ascii="Calibri" w:hAnsi="Calibri"/>
        </w:rPr>
        <w:t xml:space="preserve">CanadianForex, “Canadian Dollar Trends Dashboard,” </w:t>
      </w:r>
      <w:r w:rsidRPr="0031197D">
        <w:rPr>
          <w:rFonts w:ascii="Calibri" w:hAnsi="Calibri"/>
          <w:i/>
          <w:iCs/>
        </w:rPr>
        <w:t>CanadianForex</w:t>
      </w:r>
      <w:r w:rsidRPr="0031197D">
        <w:rPr>
          <w:rFonts w:ascii="Calibri" w:hAnsi="Calibri"/>
        </w:rPr>
        <w:t>, 2015. [Online]. Available: http://www.canadianforex.ca/forex-tools/my-fx-dashboard#. [Accessed: 04-Dec-2015].</w:t>
      </w:r>
    </w:p>
    <w:p w:rsidRPr="0031197D" w:rsidR="0031197D" w:rsidP="0031197D" w:rsidRDefault="0031197D" w14:paraId="103796E5" w14:textId="77777777">
      <w:pPr>
        <w:pStyle w:val="Bibliography"/>
        <w:rPr>
          <w:rFonts w:ascii="Calibri" w:hAnsi="Calibri"/>
        </w:rPr>
      </w:pPr>
      <w:r w:rsidRPr="0031197D">
        <w:rPr>
          <w:rFonts w:ascii="Calibri" w:hAnsi="Calibri"/>
        </w:rPr>
        <w:t>[11]</w:t>
      </w:r>
      <w:r w:rsidRPr="0031197D">
        <w:rPr>
          <w:rFonts w:ascii="Calibri" w:hAnsi="Calibri"/>
        </w:rPr>
        <w:tab/>
      </w:r>
      <w:r w:rsidRPr="0031197D">
        <w:rPr>
          <w:rFonts w:ascii="Calibri" w:hAnsi="Calibri"/>
        </w:rPr>
        <w:t>IHS CERA, “Oil Sands, Greenhouse Gases, and US Oil Supply: Getting the Numbers Right - 2012 Update,” IHS CERA, 2012.</w:t>
      </w:r>
    </w:p>
    <w:p w:rsidRPr="0031197D" w:rsidR="0031197D" w:rsidP="0031197D" w:rsidRDefault="0031197D" w14:paraId="3FA48C1C" w14:textId="77777777">
      <w:pPr>
        <w:pStyle w:val="Bibliography"/>
        <w:rPr>
          <w:rFonts w:ascii="Calibri" w:hAnsi="Calibri"/>
        </w:rPr>
      </w:pPr>
      <w:r w:rsidRPr="0031197D">
        <w:rPr>
          <w:rFonts w:ascii="Calibri" w:hAnsi="Calibri"/>
        </w:rPr>
        <w:t>[12]</w:t>
      </w:r>
      <w:r w:rsidRPr="0031197D">
        <w:rPr>
          <w:rFonts w:ascii="Calibri" w:hAnsi="Calibri"/>
        </w:rPr>
        <w:tab/>
      </w:r>
      <w:r w:rsidRPr="0031197D">
        <w:rPr>
          <w:rFonts w:ascii="Calibri" w:hAnsi="Calibri"/>
        </w:rPr>
        <w:t>Government of Alberta, “Oil Sands: The Resource,” Government of Alberta, Sep. 2013.</w:t>
      </w:r>
    </w:p>
    <w:p w:rsidRPr="0031197D" w:rsidR="0031197D" w:rsidP="0031197D" w:rsidRDefault="0031197D" w14:paraId="269FDB80" w14:textId="77777777">
      <w:pPr>
        <w:pStyle w:val="Bibliography"/>
        <w:rPr>
          <w:rFonts w:ascii="Calibri" w:hAnsi="Calibri"/>
        </w:rPr>
      </w:pPr>
      <w:r w:rsidRPr="0031197D">
        <w:rPr>
          <w:rFonts w:ascii="Calibri" w:hAnsi="Calibri"/>
        </w:rPr>
        <w:t>[13]</w:t>
      </w:r>
      <w:r w:rsidRPr="0031197D">
        <w:rPr>
          <w:rFonts w:ascii="Calibri" w:hAnsi="Calibri"/>
        </w:rPr>
        <w:tab/>
      </w:r>
      <w:r w:rsidRPr="0031197D">
        <w:rPr>
          <w:rFonts w:ascii="Calibri" w:hAnsi="Calibri"/>
        </w:rPr>
        <w:t xml:space="preserve">H. L. Raadal, L. Gagnon, I. S. Modahl, and O. J. Hanssen, “Life cycle greenhouse gas (GHG) emissions from the generation of wind and hydro power,” </w:t>
      </w:r>
      <w:r w:rsidRPr="0031197D">
        <w:rPr>
          <w:rFonts w:ascii="Calibri" w:hAnsi="Calibri"/>
          <w:i/>
          <w:iCs/>
        </w:rPr>
        <w:t>Renew. Sustain. Energy Rev.</w:t>
      </w:r>
      <w:r w:rsidRPr="0031197D">
        <w:rPr>
          <w:rFonts w:ascii="Calibri" w:hAnsi="Calibri"/>
        </w:rPr>
        <w:t>, vol. 15, no. 7, pp. 3417–3422, Sep. 2011.</w:t>
      </w:r>
    </w:p>
    <w:p w:rsidRPr="0031197D" w:rsidR="0031197D" w:rsidP="0031197D" w:rsidRDefault="0031197D" w14:paraId="5DB4825C" w14:textId="77777777">
      <w:pPr>
        <w:pStyle w:val="Bibliography"/>
        <w:rPr>
          <w:rFonts w:ascii="Calibri" w:hAnsi="Calibri"/>
        </w:rPr>
      </w:pPr>
      <w:r w:rsidRPr="0031197D">
        <w:rPr>
          <w:rFonts w:ascii="Calibri" w:hAnsi="Calibri"/>
        </w:rPr>
        <w:t>[14]</w:t>
      </w:r>
      <w:r w:rsidRPr="0031197D">
        <w:rPr>
          <w:rFonts w:ascii="Calibri" w:hAnsi="Calibri"/>
        </w:rPr>
        <w:tab/>
      </w:r>
      <w:r w:rsidRPr="0031197D">
        <w:rPr>
          <w:rFonts w:ascii="Calibri" w:hAnsi="Calibri"/>
        </w:rPr>
        <w:t xml:space="preserve">P. S. Georgilakis, “Technical challenges associated with the integration of wind power into power systems,” </w:t>
      </w:r>
      <w:r w:rsidRPr="0031197D">
        <w:rPr>
          <w:rFonts w:ascii="Calibri" w:hAnsi="Calibri"/>
          <w:i/>
          <w:iCs/>
        </w:rPr>
        <w:t>Renew. Sustain. Energy Rev.</w:t>
      </w:r>
      <w:r w:rsidRPr="0031197D">
        <w:rPr>
          <w:rFonts w:ascii="Calibri" w:hAnsi="Calibri"/>
        </w:rPr>
        <w:t>, vol. 12, no. 3, pp. 852–863, Apr. 2008.</w:t>
      </w:r>
    </w:p>
    <w:p w:rsidRPr="0031197D" w:rsidR="0031197D" w:rsidP="0031197D" w:rsidRDefault="0031197D" w14:paraId="70F9DA7C" w14:textId="77777777">
      <w:pPr>
        <w:pStyle w:val="Bibliography"/>
        <w:rPr>
          <w:rFonts w:ascii="Calibri" w:hAnsi="Calibri"/>
        </w:rPr>
      </w:pPr>
      <w:r w:rsidRPr="0031197D">
        <w:rPr>
          <w:rFonts w:ascii="Calibri" w:hAnsi="Calibri"/>
        </w:rPr>
        <w:t>[15]</w:t>
      </w:r>
      <w:r w:rsidRPr="0031197D">
        <w:rPr>
          <w:rFonts w:ascii="Calibri" w:hAnsi="Calibri"/>
        </w:rPr>
        <w:tab/>
      </w:r>
      <w:r w:rsidRPr="0031197D">
        <w:rPr>
          <w:rFonts w:ascii="Calibri" w:hAnsi="Calibri"/>
        </w:rPr>
        <w:t>AESO, “AESO 2014 Long-term Outlook,” Alberta Electric System Operator, Calgary, 2014.</w:t>
      </w:r>
    </w:p>
    <w:p w:rsidRPr="0031197D" w:rsidR="0031197D" w:rsidP="0031197D" w:rsidRDefault="0031197D" w14:paraId="3C3FC9CC" w14:textId="77777777">
      <w:pPr>
        <w:pStyle w:val="Bibliography"/>
        <w:rPr>
          <w:rFonts w:ascii="Calibri" w:hAnsi="Calibri"/>
        </w:rPr>
      </w:pPr>
      <w:r w:rsidRPr="0031197D">
        <w:rPr>
          <w:rFonts w:ascii="Calibri" w:hAnsi="Calibri"/>
        </w:rPr>
        <w:t>[16]</w:t>
      </w:r>
      <w:r w:rsidRPr="0031197D">
        <w:rPr>
          <w:rFonts w:ascii="Calibri" w:hAnsi="Calibri"/>
        </w:rPr>
        <w:tab/>
      </w:r>
      <w:r w:rsidRPr="0031197D">
        <w:rPr>
          <w:rFonts w:ascii="Calibri" w:hAnsi="Calibri"/>
        </w:rPr>
        <w:t xml:space="preserve">Natural Resources Canada, “RETScreen 4,” </w:t>
      </w:r>
      <w:r w:rsidRPr="0031197D">
        <w:rPr>
          <w:rFonts w:ascii="Calibri" w:hAnsi="Calibri"/>
          <w:i/>
          <w:iCs/>
        </w:rPr>
        <w:t>RETScreen International</w:t>
      </w:r>
      <w:r w:rsidRPr="0031197D">
        <w:rPr>
          <w:rFonts w:ascii="Calibri" w:hAnsi="Calibri"/>
        </w:rPr>
        <w:t>, 14-Jun-2013. [Online]. Available: http://www.retscreen.net/ang/version4.php. [Accessed: 10-Nov-2015].</w:t>
      </w:r>
    </w:p>
    <w:p w:rsidRPr="0031197D" w:rsidR="0031197D" w:rsidP="0031197D" w:rsidRDefault="0031197D" w14:paraId="762D6F99" w14:textId="77777777">
      <w:pPr>
        <w:pStyle w:val="Bibliography"/>
        <w:rPr>
          <w:rFonts w:ascii="Calibri" w:hAnsi="Calibri"/>
        </w:rPr>
      </w:pPr>
      <w:r w:rsidRPr="0031197D">
        <w:rPr>
          <w:rFonts w:ascii="Calibri" w:hAnsi="Calibri"/>
        </w:rPr>
        <w:t>[17]</w:t>
      </w:r>
      <w:r w:rsidRPr="0031197D">
        <w:rPr>
          <w:rFonts w:ascii="Calibri" w:hAnsi="Calibri"/>
        </w:rPr>
        <w:tab/>
      </w:r>
      <w:r w:rsidRPr="0031197D">
        <w:rPr>
          <w:rFonts w:ascii="Calibri" w:hAnsi="Calibri"/>
        </w:rPr>
        <w:t xml:space="preserve">EIA, “Electric Power Monthly,” </w:t>
      </w:r>
      <w:r w:rsidRPr="0031197D">
        <w:rPr>
          <w:rFonts w:ascii="Calibri" w:hAnsi="Calibri"/>
          <w:i/>
          <w:iCs/>
        </w:rPr>
        <w:t>US Energy Information Administration</w:t>
      </w:r>
      <w:r w:rsidRPr="0031197D">
        <w:rPr>
          <w:rFonts w:ascii="Calibri" w:hAnsi="Calibri"/>
        </w:rPr>
        <w:t>, 26-Aug-2015. [Online]. Available: http://www.eia.gov/electricity/monthly/epm_table_grapher.cfm?t=epmt_1_1. [Accessed: 21-Sep-2015].</w:t>
      </w:r>
    </w:p>
    <w:p w:rsidRPr="0031197D" w:rsidR="0031197D" w:rsidP="0031197D" w:rsidRDefault="0031197D" w14:paraId="481F2E47" w14:textId="77777777">
      <w:pPr>
        <w:pStyle w:val="Bibliography"/>
        <w:rPr>
          <w:rFonts w:ascii="Calibri" w:hAnsi="Calibri"/>
        </w:rPr>
      </w:pPr>
      <w:r w:rsidRPr="0031197D">
        <w:rPr>
          <w:rFonts w:ascii="Calibri" w:hAnsi="Calibri"/>
        </w:rPr>
        <w:t>[18]</w:t>
      </w:r>
      <w:r w:rsidRPr="0031197D">
        <w:rPr>
          <w:rFonts w:ascii="Calibri" w:hAnsi="Calibri"/>
        </w:rPr>
        <w:tab/>
      </w:r>
      <w:r w:rsidRPr="0031197D">
        <w:rPr>
          <w:rFonts w:ascii="Calibri" w:hAnsi="Calibri"/>
        </w:rPr>
        <w:t xml:space="preserve">California Energy Commission, “Total Electricity System Power,” </w:t>
      </w:r>
      <w:r w:rsidRPr="0031197D">
        <w:rPr>
          <w:rFonts w:ascii="Calibri" w:hAnsi="Calibri"/>
          <w:i/>
          <w:iCs/>
        </w:rPr>
        <w:t>Energy Almanac</w:t>
      </w:r>
      <w:r w:rsidRPr="0031197D">
        <w:rPr>
          <w:rFonts w:ascii="Calibri" w:hAnsi="Calibri"/>
        </w:rPr>
        <w:t>, Sep-2015. [Online]. Available: http://energyalmanac.ca.gov/electricity/total_system_power.html. [Accessed: 27-Sep-2015].</w:t>
      </w:r>
    </w:p>
    <w:p w:rsidRPr="0031197D" w:rsidR="0031197D" w:rsidP="0031197D" w:rsidRDefault="0031197D" w14:paraId="6F3F30A2" w14:textId="77777777">
      <w:pPr>
        <w:pStyle w:val="Bibliography"/>
        <w:rPr>
          <w:rFonts w:ascii="Calibri" w:hAnsi="Calibri"/>
        </w:rPr>
      </w:pPr>
      <w:r w:rsidRPr="0031197D">
        <w:rPr>
          <w:rFonts w:ascii="Calibri" w:hAnsi="Calibri"/>
        </w:rPr>
        <w:t>[19]</w:t>
      </w:r>
      <w:r w:rsidRPr="0031197D">
        <w:rPr>
          <w:rFonts w:ascii="Calibri" w:hAnsi="Calibri"/>
        </w:rPr>
        <w:tab/>
      </w:r>
      <w:r w:rsidRPr="0031197D">
        <w:rPr>
          <w:rFonts w:ascii="Calibri" w:hAnsi="Calibri"/>
        </w:rPr>
        <w:t>California Energy Commission, “2014 Integrated Energy Policy Report,” California Energy Commission, CEC-100-2014-001-CMF, 2014.</w:t>
      </w:r>
    </w:p>
    <w:p w:rsidRPr="0031197D" w:rsidR="0031197D" w:rsidP="0031197D" w:rsidRDefault="0031197D" w14:paraId="6639A4B2" w14:textId="77777777">
      <w:pPr>
        <w:pStyle w:val="Bibliography"/>
        <w:rPr>
          <w:rFonts w:ascii="Calibri" w:hAnsi="Calibri"/>
        </w:rPr>
      </w:pPr>
      <w:r w:rsidRPr="0031197D">
        <w:rPr>
          <w:rFonts w:ascii="Calibri" w:hAnsi="Calibri"/>
        </w:rPr>
        <w:t>[20]</w:t>
      </w:r>
      <w:r w:rsidRPr="0031197D">
        <w:rPr>
          <w:rFonts w:ascii="Calibri" w:hAnsi="Calibri"/>
        </w:rPr>
        <w:tab/>
      </w:r>
      <w:r w:rsidRPr="0031197D">
        <w:rPr>
          <w:rFonts w:ascii="Calibri" w:hAnsi="Calibri"/>
        </w:rPr>
        <w:t>California EPA, “California Greenhouse Gas Emission Inventory: 2000-2013,” California Environmental Protection Agency: Air Resources Board, 2015 Edition, Jun. 2015.</w:t>
      </w:r>
    </w:p>
    <w:p w:rsidRPr="0031197D" w:rsidR="0031197D" w:rsidP="0031197D" w:rsidRDefault="0031197D" w14:paraId="4C702598" w14:textId="77777777">
      <w:pPr>
        <w:pStyle w:val="Bibliography"/>
        <w:rPr>
          <w:rFonts w:ascii="Calibri" w:hAnsi="Calibri"/>
        </w:rPr>
      </w:pPr>
      <w:r w:rsidRPr="0031197D">
        <w:rPr>
          <w:rFonts w:ascii="Calibri" w:hAnsi="Calibri"/>
        </w:rPr>
        <w:t>[21]</w:t>
      </w:r>
      <w:r w:rsidRPr="0031197D">
        <w:rPr>
          <w:rFonts w:ascii="Calibri" w:hAnsi="Calibri"/>
        </w:rPr>
        <w:tab/>
      </w:r>
      <w:r w:rsidRPr="0031197D">
        <w:rPr>
          <w:rFonts w:ascii="Calibri" w:hAnsi="Calibri"/>
        </w:rPr>
        <w:t xml:space="preserve">NEB, “Electricity Generation,” </w:t>
      </w:r>
      <w:r w:rsidRPr="0031197D">
        <w:rPr>
          <w:rFonts w:ascii="Calibri" w:hAnsi="Calibri"/>
          <w:i/>
          <w:iCs/>
        </w:rPr>
        <w:t>National Energy Board</w:t>
      </w:r>
      <w:r w:rsidRPr="0031197D">
        <w:rPr>
          <w:rFonts w:ascii="Calibri" w:hAnsi="Calibri"/>
        </w:rPr>
        <w:t>, 16-Sep-2015. [Online]. Available: https://www.neb-one.gc.ca/nrg/ntgrtd/ftr/2013/ppndcs/pxlctrctgnrtn-eng.html. [Accessed: 21-Sep-2015].</w:t>
      </w:r>
    </w:p>
    <w:p w:rsidRPr="0031197D" w:rsidR="0031197D" w:rsidP="0031197D" w:rsidRDefault="0031197D" w14:paraId="055F0566" w14:textId="77777777">
      <w:pPr>
        <w:pStyle w:val="Bibliography"/>
        <w:rPr>
          <w:rFonts w:ascii="Calibri" w:hAnsi="Calibri"/>
        </w:rPr>
      </w:pPr>
      <w:r w:rsidRPr="0031197D">
        <w:rPr>
          <w:rFonts w:ascii="Calibri" w:hAnsi="Calibri"/>
        </w:rPr>
        <w:lastRenderedPageBreak/>
        <w:t>[22]</w:t>
      </w:r>
      <w:r w:rsidRPr="0031197D">
        <w:rPr>
          <w:rFonts w:ascii="Calibri" w:hAnsi="Calibri"/>
        </w:rPr>
        <w:tab/>
      </w:r>
      <w:r w:rsidRPr="0031197D">
        <w:rPr>
          <w:rFonts w:ascii="Calibri" w:hAnsi="Calibri"/>
        </w:rPr>
        <w:t xml:space="preserve">M. A. Delucchi and M. Z. Jacobson, “Providing all global energy with wind, water, and solar power, Part II: Reliability, system and transmission costs, and policies,” </w:t>
      </w:r>
      <w:r w:rsidRPr="0031197D">
        <w:rPr>
          <w:rFonts w:ascii="Calibri" w:hAnsi="Calibri"/>
          <w:i/>
          <w:iCs/>
        </w:rPr>
        <w:t>Energy Policy</w:t>
      </w:r>
      <w:r w:rsidRPr="0031197D">
        <w:rPr>
          <w:rFonts w:ascii="Calibri" w:hAnsi="Calibri"/>
        </w:rPr>
        <w:t>, vol. 39, no. 3, pp. 1170–1190, 2011.</w:t>
      </w:r>
    </w:p>
    <w:p w:rsidRPr="0031197D" w:rsidR="0031197D" w:rsidP="0031197D" w:rsidRDefault="0031197D" w14:paraId="295ED0FB" w14:textId="77777777">
      <w:pPr>
        <w:pStyle w:val="Bibliography"/>
        <w:rPr>
          <w:rFonts w:ascii="Calibri" w:hAnsi="Calibri"/>
        </w:rPr>
      </w:pPr>
      <w:r w:rsidRPr="0031197D">
        <w:rPr>
          <w:rFonts w:ascii="Calibri" w:hAnsi="Calibri"/>
        </w:rPr>
        <w:t>[23]</w:t>
      </w:r>
      <w:r w:rsidRPr="0031197D">
        <w:rPr>
          <w:rFonts w:ascii="Calibri" w:hAnsi="Calibri"/>
        </w:rPr>
        <w:tab/>
      </w:r>
      <w:r w:rsidRPr="0031197D">
        <w:rPr>
          <w:rFonts w:ascii="Calibri" w:hAnsi="Calibri"/>
        </w:rPr>
        <w:t>R. Wiser and M. Bolinger, “2014 Wind Technologies Market Report,” Lawrence Berkeley National Lab, Berkeley, CA, DOE/GO--102015-4702, Aug. 2015.</w:t>
      </w:r>
    </w:p>
    <w:p w:rsidRPr="0031197D" w:rsidR="0031197D" w:rsidP="0031197D" w:rsidRDefault="0031197D" w14:paraId="3583E621" w14:textId="77777777">
      <w:pPr>
        <w:pStyle w:val="Bibliography"/>
        <w:rPr>
          <w:rFonts w:ascii="Calibri" w:hAnsi="Calibri"/>
        </w:rPr>
      </w:pPr>
      <w:r w:rsidRPr="0031197D">
        <w:rPr>
          <w:rFonts w:ascii="Calibri" w:hAnsi="Calibri"/>
        </w:rPr>
        <w:t>[24]</w:t>
      </w:r>
      <w:r w:rsidRPr="0031197D">
        <w:rPr>
          <w:rFonts w:ascii="Calibri" w:hAnsi="Calibri"/>
        </w:rPr>
        <w:tab/>
      </w:r>
      <w:r w:rsidRPr="0031197D">
        <w:rPr>
          <w:rFonts w:ascii="Calibri" w:hAnsi="Calibri"/>
        </w:rPr>
        <w:t>EIA, “Assumptions to the Annual Energy Outlook 2010,” US Energy Information Administration, Office of Integrated Analysis and Forecasting, DOE/EIA-0554(2010), Apr. 2010.</w:t>
      </w:r>
    </w:p>
    <w:p w:rsidRPr="0031197D" w:rsidR="0031197D" w:rsidP="0031197D" w:rsidRDefault="0031197D" w14:paraId="20205BA1" w14:textId="77777777">
      <w:pPr>
        <w:pStyle w:val="Bibliography"/>
        <w:rPr>
          <w:rFonts w:ascii="Calibri" w:hAnsi="Calibri"/>
        </w:rPr>
      </w:pPr>
      <w:r w:rsidRPr="0031197D">
        <w:rPr>
          <w:rFonts w:ascii="Calibri" w:hAnsi="Calibri"/>
        </w:rPr>
        <w:t>[25]</w:t>
      </w:r>
      <w:r w:rsidRPr="0031197D">
        <w:rPr>
          <w:rFonts w:ascii="Calibri" w:hAnsi="Calibri"/>
        </w:rPr>
        <w:tab/>
      </w:r>
      <w:r w:rsidRPr="0031197D">
        <w:rPr>
          <w:rFonts w:ascii="Calibri" w:hAnsi="Calibri"/>
        </w:rPr>
        <w:t xml:space="preserve">D. Nugent and B. K. Sovacool, “Assessing the lifecycle greenhouse gas emissions from solar PV and wind energy: A critical meta-survey,” </w:t>
      </w:r>
      <w:r w:rsidRPr="0031197D">
        <w:rPr>
          <w:rFonts w:ascii="Calibri" w:hAnsi="Calibri"/>
          <w:i/>
          <w:iCs/>
        </w:rPr>
        <w:t>Energy Policy</w:t>
      </w:r>
      <w:r w:rsidRPr="0031197D">
        <w:rPr>
          <w:rFonts w:ascii="Calibri" w:hAnsi="Calibri"/>
        </w:rPr>
        <w:t>, vol. 65, pp. 229–244, 2014.</w:t>
      </w:r>
    </w:p>
    <w:p w:rsidRPr="0031197D" w:rsidR="0031197D" w:rsidP="0031197D" w:rsidRDefault="0031197D" w14:paraId="1467E896" w14:textId="77777777">
      <w:pPr>
        <w:pStyle w:val="Bibliography"/>
        <w:rPr>
          <w:rFonts w:ascii="Calibri" w:hAnsi="Calibri"/>
        </w:rPr>
      </w:pPr>
      <w:r w:rsidRPr="0031197D">
        <w:rPr>
          <w:rFonts w:ascii="Calibri" w:hAnsi="Calibri"/>
        </w:rPr>
        <w:t>[26]</w:t>
      </w:r>
      <w:r w:rsidRPr="0031197D">
        <w:rPr>
          <w:rFonts w:ascii="Calibri" w:hAnsi="Calibri"/>
        </w:rPr>
        <w:tab/>
      </w:r>
      <w:r w:rsidRPr="0031197D">
        <w:rPr>
          <w:rFonts w:ascii="Calibri" w:hAnsi="Calibri"/>
        </w:rPr>
        <w:t xml:space="preserve">Government of Alberta, “Facts and Statistics,” </w:t>
      </w:r>
      <w:r w:rsidRPr="0031197D">
        <w:rPr>
          <w:rFonts w:ascii="Calibri" w:hAnsi="Calibri"/>
          <w:i/>
          <w:iCs/>
        </w:rPr>
        <w:t>Alberta Energy</w:t>
      </w:r>
      <w:r w:rsidRPr="0031197D">
        <w:rPr>
          <w:rFonts w:ascii="Calibri" w:hAnsi="Calibri"/>
        </w:rPr>
        <w:t>, 20-Jun-2007. [Online]. Available: http://www.energy.alberta.ca/oilsands/791.asp. [Accessed: 30-Nov-2015].</w:t>
      </w:r>
    </w:p>
    <w:p w:rsidRPr="0031197D" w:rsidR="0031197D" w:rsidP="0031197D" w:rsidRDefault="0031197D" w14:paraId="715285B3" w14:textId="77777777">
      <w:pPr>
        <w:pStyle w:val="Bibliography"/>
        <w:rPr>
          <w:rFonts w:ascii="Calibri" w:hAnsi="Calibri"/>
        </w:rPr>
      </w:pPr>
      <w:r w:rsidRPr="0031197D">
        <w:rPr>
          <w:rFonts w:ascii="Calibri" w:hAnsi="Calibri"/>
        </w:rPr>
        <w:t>[27]</w:t>
      </w:r>
      <w:r w:rsidRPr="0031197D">
        <w:rPr>
          <w:rFonts w:ascii="Calibri" w:hAnsi="Calibri"/>
        </w:rPr>
        <w:tab/>
      </w:r>
      <w:r w:rsidRPr="0031197D">
        <w:rPr>
          <w:rFonts w:ascii="Calibri" w:hAnsi="Calibri"/>
        </w:rPr>
        <w:t xml:space="preserve">Government of Alberta, “Oil Sands Mine Reclamation and Disturbance Tracking by Year,” </w:t>
      </w:r>
      <w:r w:rsidRPr="0031197D">
        <w:rPr>
          <w:rFonts w:ascii="Calibri" w:hAnsi="Calibri"/>
          <w:i/>
          <w:iCs/>
        </w:rPr>
        <w:t>Alberta Environment and Parks</w:t>
      </w:r>
      <w:r w:rsidRPr="0031197D">
        <w:rPr>
          <w:rFonts w:ascii="Calibri" w:hAnsi="Calibri"/>
        </w:rPr>
        <w:t>, 19-May-2015. [Online]. Available: http://osip.alberta.ca/library/Dataset/Details/27#. [Accessed: 30-Nov-2015].</w:t>
      </w:r>
    </w:p>
    <w:p w:rsidRPr="0031197D" w:rsidR="0031197D" w:rsidP="0031197D" w:rsidRDefault="0031197D" w14:paraId="05E0219C" w14:textId="77777777">
      <w:pPr>
        <w:pStyle w:val="Bibliography"/>
        <w:rPr>
          <w:rFonts w:ascii="Calibri" w:hAnsi="Calibri"/>
        </w:rPr>
      </w:pPr>
      <w:r w:rsidRPr="0031197D">
        <w:rPr>
          <w:rFonts w:ascii="Calibri" w:hAnsi="Calibri"/>
        </w:rPr>
        <w:t>[28]</w:t>
      </w:r>
      <w:r w:rsidRPr="0031197D">
        <w:rPr>
          <w:rFonts w:ascii="Calibri" w:hAnsi="Calibri"/>
        </w:rPr>
        <w:tab/>
      </w:r>
      <w:r w:rsidRPr="0031197D">
        <w:rPr>
          <w:rFonts w:ascii="Calibri" w:hAnsi="Calibri"/>
        </w:rPr>
        <w:t xml:space="preserve">M. R. Patel, </w:t>
      </w:r>
      <w:r w:rsidRPr="0031197D">
        <w:rPr>
          <w:rFonts w:ascii="Calibri" w:hAnsi="Calibri"/>
          <w:i/>
          <w:iCs/>
        </w:rPr>
        <w:t>Wind and Solar Power Systems: Design, Analysis, and Operation, Second Edition</w:t>
      </w:r>
      <w:r w:rsidRPr="0031197D">
        <w:rPr>
          <w:rFonts w:ascii="Calibri" w:hAnsi="Calibri"/>
        </w:rPr>
        <w:t>. CRC Press, 2005.</w:t>
      </w:r>
    </w:p>
    <w:p w:rsidRPr="0031197D" w:rsidR="0031197D" w:rsidP="0031197D" w:rsidRDefault="0031197D" w14:paraId="027621A3" w14:textId="77777777">
      <w:pPr>
        <w:pStyle w:val="Bibliography"/>
        <w:rPr>
          <w:rFonts w:ascii="Calibri" w:hAnsi="Calibri"/>
        </w:rPr>
      </w:pPr>
      <w:r w:rsidRPr="0031197D">
        <w:rPr>
          <w:rFonts w:ascii="Calibri" w:hAnsi="Calibri"/>
        </w:rPr>
        <w:t>[29]</w:t>
      </w:r>
      <w:r w:rsidRPr="0031197D">
        <w:rPr>
          <w:rFonts w:ascii="Calibri" w:hAnsi="Calibri"/>
        </w:rPr>
        <w:tab/>
      </w:r>
      <w:r w:rsidRPr="0031197D">
        <w:rPr>
          <w:rFonts w:ascii="Calibri" w:hAnsi="Calibri"/>
        </w:rPr>
        <w:t>M. N. Schwartz and D. L. Elliott, “Wind shear characteristics at central plains tall towers,” presented at the American Wind Energy Association WindPower 2006 Conference, 2006.</w:t>
      </w:r>
    </w:p>
    <w:p w:rsidRPr="0031197D" w:rsidR="0031197D" w:rsidP="0031197D" w:rsidRDefault="0031197D" w14:paraId="08F51407" w14:textId="77777777">
      <w:pPr>
        <w:pStyle w:val="Bibliography"/>
        <w:rPr>
          <w:rFonts w:ascii="Calibri" w:hAnsi="Calibri"/>
        </w:rPr>
      </w:pPr>
      <w:r w:rsidRPr="0031197D">
        <w:rPr>
          <w:rFonts w:ascii="Calibri" w:hAnsi="Calibri"/>
        </w:rPr>
        <w:t>[30]</w:t>
      </w:r>
      <w:r w:rsidRPr="0031197D">
        <w:rPr>
          <w:rFonts w:ascii="Calibri" w:hAnsi="Calibri"/>
        </w:rPr>
        <w:tab/>
      </w:r>
      <w:r w:rsidRPr="0031197D">
        <w:rPr>
          <w:rFonts w:ascii="Calibri" w:hAnsi="Calibri"/>
        </w:rPr>
        <w:t>C. Cox and M. Murphy, “Energy,” Raymond James Ltd., Vancouver, BC, Industry Report.</w:t>
      </w:r>
    </w:p>
    <w:p w:rsidRPr="0031197D" w:rsidR="0031197D" w:rsidP="0031197D" w:rsidRDefault="0031197D" w14:paraId="3D0E11A9" w14:textId="77777777">
      <w:pPr>
        <w:pStyle w:val="Bibliography"/>
        <w:rPr>
          <w:rFonts w:ascii="Calibri" w:hAnsi="Calibri"/>
        </w:rPr>
      </w:pPr>
      <w:r w:rsidRPr="0031197D">
        <w:rPr>
          <w:rFonts w:ascii="Calibri" w:hAnsi="Calibri"/>
        </w:rPr>
        <w:t>[31]</w:t>
      </w:r>
      <w:r w:rsidRPr="0031197D">
        <w:rPr>
          <w:rFonts w:ascii="Calibri" w:hAnsi="Calibri"/>
        </w:rPr>
        <w:tab/>
      </w:r>
      <w:r w:rsidRPr="0031197D">
        <w:rPr>
          <w:rFonts w:ascii="Calibri" w:hAnsi="Calibri"/>
        </w:rPr>
        <w:t>AESO, “2014 Annual Market Statistics,” Alberta Electric System Operator, Calgary, Feb. 2015.</w:t>
      </w:r>
    </w:p>
    <w:p w:rsidRPr="0031197D" w:rsidR="0031197D" w:rsidP="0031197D" w:rsidRDefault="0031197D" w14:paraId="5FC844F1" w14:textId="77777777">
      <w:pPr>
        <w:pStyle w:val="Bibliography"/>
        <w:rPr>
          <w:rFonts w:ascii="Calibri" w:hAnsi="Calibri"/>
        </w:rPr>
      </w:pPr>
      <w:r w:rsidRPr="0031197D">
        <w:rPr>
          <w:rFonts w:ascii="Calibri" w:hAnsi="Calibri"/>
        </w:rPr>
        <w:t>[32]</w:t>
      </w:r>
      <w:r w:rsidRPr="0031197D">
        <w:rPr>
          <w:rFonts w:ascii="Calibri" w:hAnsi="Calibri"/>
        </w:rPr>
        <w:tab/>
      </w:r>
      <w:r w:rsidRPr="0031197D">
        <w:rPr>
          <w:rFonts w:ascii="Calibri" w:hAnsi="Calibri"/>
        </w:rPr>
        <w:t xml:space="preserve">Clarke Energy, “Cogeneration &amp; CHP,” </w:t>
      </w:r>
      <w:r w:rsidRPr="0031197D">
        <w:rPr>
          <w:rFonts w:ascii="Calibri" w:hAnsi="Calibri"/>
          <w:i/>
          <w:iCs/>
        </w:rPr>
        <w:t>Clarke Energy: Engineer - Install - Maintain</w:t>
      </w:r>
      <w:r w:rsidRPr="0031197D">
        <w:rPr>
          <w:rFonts w:ascii="Calibri" w:hAnsi="Calibri"/>
        </w:rPr>
        <w:t>. [Online]. Available: https://www.clarke-energy.com/chp-cogeneration/. [Accessed: 11-Nov-2015].</w:t>
      </w:r>
    </w:p>
    <w:p w:rsidRPr="0031197D" w:rsidR="0031197D" w:rsidP="0031197D" w:rsidRDefault="0031197D" w14:paraId="2109CA30" w14:textId="77777777">
      <w:pPr>
        <w:pStyle w:val="Bibliography"/>
        <w:rPr>
          <w:rFonts w:ascii="Calibri" w:hAnsi="Calibri"/>
        </w:rPr>
      </w:pPr>
      <w:r w:rsidRPr="0031197D">
        <w:rPr>
          <w:rFonts w:ascii="Calibri" w:hAnsi="Calibri"/>
        </w:rPr>
        <w:t>[33]</w:t>
      </w:r>
      <w:r w:rsidRPr="0031197D">
        <w:rPr>
          <w:rFonts w:ascii="Calibri" w:hAnsi="Calibri"/>
        </w:rPr>
        <w:tab/>
      </w:r>
      <w:r w:rsidRPr="0031197D">
        <w:rPr>
          <w:rFonts w:ascii="Calibri" w:hAnsi="Calibri"/>
        </w:rPr>
        <w:t xml:space="preserve">D. Weisser, “A guide to life-cycle greenhouse gas (GHG) emissions from electric supply technologies,” </w:t>
      </w:r>
      <w:r w:rsidRPr="0031197D">
        <w:rPr>
          <w:rFonts w:ascii="Calibri" w:hAnsi="Calibri"/>
          <w:i/>
          <w:iCs/>
        </w:rPr>
        <w:t>Energy</w:t>
      </w:r>
      <w:r w:rsidRPr="0031197D">
        <w:rPr>
          <w:rFonts w:ascii="Calibri" w:hAnsi="Calibri"/>
        </w:rPr>
        <w:t>, vol. 32, no. 9, pp. 1543–1559, Sep. 2007.</w:t>
      </w:r>
    </w:p>
    <w:p w:rsidRPr="0031197D" w:rsidR="0031197D" w:rsidP="0031197D" w:rsidRDefault="0031197D" w14:paraId="0F9E57DA" w14:textId="77777777">
      <w:pPr>
        <w:pStyle w:val="Bibliography"/>
        <w:rPr>
          <w:rFonts w:ascii="Calibri" w:hAnsi="Calibri"/>
        </w:rPr>
      </w:pPr>
      <w:r w:rsidRPr="0031197D">
        <w:rPr>
          <w:rFonts w:ascii="Calibri" w:hAnsi="Calibri"/>
        </w:rPr>
        <w:t>[34]</w:t>
      </w:r>
      <w:r w:rsidRPr="0031197D">
        <w:rPr>
          <w:rFonts w:ascii="Calibri" w:hAnsi="Calibri"/>
        </w:rPr>
        <w:tab/>
      </w:r>
      <w:r w:rsidRPr="0031197D">
        <w:rPr>
          <w:rFonts w:ascii="Calibri" w:hAnsi="Calibri"/>
        </w:rPr>
        <w:t>AESO, “Future Demand Outlook,” Alberta Electric System Operator, Calgary, 2008.</w:t>
      </w:r>
    </w:p>
    <w:p w:rsidR="00704027" w:rsidP="00433252" w:rsidRDefault="00704027" w14:paraId="5DBE96C2" w14:textId="483477E4">
      <w:pPr>
        <w:jc w:val="left"/>
        <w:rPr>
          <w:rFonts w:ascii="Calibri" w:hAnsi="Calibri" w:eastAsia="Times New Roman" w:cs="Times New Roman"/>
          <w:color w:val="000000"/>
        </w:rPr>
      </w:pPr>
      <w:r>
        <w:rPr>
          <w:i/>
        </w:rPr>
        <w:fldChar w:fldCharType="end"/>
      </w:r>
    </w:p>
    <w:p w:rsidR="00704027" w:rsidRDefault="00704027" w14:paraId="73AA7819" w14:textId="77777777">
      <w:pPr>
        <w:rPr>
          <w:rFonts w:ascii="Constantia" w:hAnsi="Constantia" w:eastAsiaTheme="majorEastAsia" w:cstheme="majorBidi"/>
          <w:sz w:val="32"/>
          <w:szCs w:val="32"/>
        </w:rPr>
      </w:pPr>
      <w:r>
        <w:br w:type="page"/>
      </w:r>
    </w:p>
    <w:p w:rsidR="00833847" w:rsidP="008707C0" w:rsidRDefault="00833847" w14:paraId="6DCE5F4D" w14:textId="1E768EDA">
      <w:pPr>
        <w:pStyle w:val="Heading1"/>
      </w:pPr>
      <w:r>
        <w:lastRenderedPageBreak/>
        <w:t xml:space="preserve">Supplemental Information </w:t>
      </w:r>
      <w:r w:rsidR="00736F9E">
        <w:t>(SI)</w:t>
      </w:r>
      <w:bookmarkStart w:name="_GoBack" w:id="8"/>
      <w:bookmarkEnd w:id="8"/>
    </w:p>
    <w:p w:rsidR="00833847" w:rsidP="008707C0" w:rsidRDefault="00883ED5" w14:paraId="212AEF81" w14:textId="1C98AAC7">
      <w:pPr>
        <w:pStyle w:val="Heading2"/>
      </w:pPr>
      <w:r>
        <w:t xml:space="preserve">Additional </w:t>
      </w:r>
      <w:r w:rsidR="00833847">
        <w:t>Methods</w:t>
      </w:r>
      <w:r>
        <w:t xml:space="preserve"> Details</w:t>
      </w:r>
    </w:p>
    <w:p w:rsidRPr="00833847" w:rsidR="003668B2" w:rsidP="008707C0" w:rsidRDefault="003668B2" w14:paraId="0732FC50" w14:textId="01695204">
      <w:pPr>
        <w:pStyle w:val="Heading3"/>
      </w:pPr>
      <w:r>
        <w:t>Modeling the GHG intensity of on-site cogeneration</w:t>
      </w:r>
    </w:p>
    <w:p w:rsidR="003668B2" w:rsidP="002E76BB" w:rsidRDefault="003668B2" w14:paraId="4A063160" w14:textId="1FA19024">
      <w:r>
        <w:t>A</w:t>
      </w:r>
      <w:r w:rsidRPr="003668B2">
        <w:t xml:space="preserve">s a first </w:t>
      </w:r>
      <w:r>
        <w:t xml:space="preserve">order </w:t>
      </w:r>
      <w:r w:rsidRPr="003668B2">
        <w:t>estimate,</w:t>
      </w:r>
      <w:r>
        <w:t xml:space="preserve"> the industrial-scale cogeneration of electricity and steam was taken to produce 40% electricity, 50%</w:t>
      </w:r>
      <w:r w:rsidRPr="003668B2">
        <w:t xml:space="preserve"> usable heat</w:t>
      </w:r>
      <w:r>
        <w:t xml:space="preserve"> and</w:t>
      </w:r>
      <w:r w:rsidRPr="003668B2">
        <w:t xml:space="preserve"> </w:t>
      </w:r>
      <w:r>
        <w:t>1</w:t>
      </w:r>
      <w:r w:rsidRPr="003668B2">
        <w:t>0% loss</w:t>
      </w:r>
      <w:r>
        <w:t xml:space="preserve">es </w:t>
      </w:r>
      <w:r>
        <w:fldChar w:fldCharType="begin"/>
      </w:r>
      <w:r w:rsidR="00433252">
        <w:instrText xml:space="preserve"> ADDIN ZOTERO_ITEM CSL_CITATION {"citationID":"27he2f6snj","properties":{"formattedCitation":"[32]","plainCitation":"[32]"},"citationItems":[{"id":2059,"uris":["http://zotero.org/users/1200139/items/JDNXZ9RJ"],"uri":["http://zotero.org/users/1200139/items/JDNXZ9RJ"],"itemData":{"id":2059,"type":"webpage","title":"Cogeneration &amp; CHP","container-title":"Clarke Energy: Engineer - Install - Maintain","abstract":"Cogeneration (cogen) through combined heat and power (CHP) is the simultaneous, highly efficient production of electricity with the recovery of useful heat","URL":"https://www.clarke-energy.com/chp-cogeneration/","author":[{"literal":"Clarke Energy"}],"accessed":{"date-parts":[["2015",11,11]]}}}],"schema":"https://github.com/citation-style-language/schema/raw/master/csl-citation.json"} </w:instrText>
      </w:r>
      <w:r>
        <w:fldChar w:fldCharType="separate"/>
      </w:r>
      <w:r w:rsidRPr="00433252" w:rsidR="00433252">
        <w:rPr>
          <w:rFonts w:ascii="Calibri" w:hAnsi="Calibri"/>
        </w:rPr>
        <w:t>[32]</w:t>
      </w:r>
      <w:r>
        <w:fldChar w:fldCharType="end"/>
      </w:r>
      <w:r w:rsidRPr="003668B2">
        <w:t xml:space="preserve">. </w:t>
      </w:r>
      <w:r>
        <w:t>We therefore modeled this process as 75% efficient</w:t>
      </w:r>
      <w:r w:rsidRPr="003668B2">
        <w:t xml:space="preserve"> electricity generation</w:t>
      </w:r>
      <w:r>
        <w:t xml:space="preserve"> from natural gas</w:t>
      </w:r>
      <w:r w:rsidRPr="003668B2">
        <w:t xml:space="preserve">. </w:t>
      </w:r>
      <w:r>
        <w:t xml:space="preserve">Natural gas generation was modeled as having an average efficiency of </w:t>
      </w:r>
      <w:r w:rsidRPr="003668B2">
        <w:t>45%</w:t>
      </w:r>
      <w:r w:rsidR="00433252">
        <w:t xml:space="preserve"> </w:t>
      </w:r>
      <w:r w:rsidR="003340E5">
        <w:t>—</w:t>
      </w:r>
      <w:r>
        <w:t xml:space="preserve"> a balance of the 35</w:t>
      </w:r>
      <w:r w:rsidR="003340E5">
        <w:t>–</w:t>
      </w:r>
      <w:r>
        <w:t xml:space="preserve">42% efficiency of </w:t>
      </w:r>
      <w:r w:rsidRPr="003668B2">
        <w:t xml:space="preserve">simple cycle and </w:t>
      </w:r>
      <w:r>
        <w:t xml:space="preserve">the efficiency of </w:t>
      </w:r>
      <w:r w:rsidRPr="003668B2">
        <w:t>52</w:t>
      </w:r>
      <w:r w:rsidR="003340E5">
        <w:t>–</w:t>
      </w:r>
      <w:r w:rsidRPr="003668B2">
        <w:t>60% for combined cycle</w:t>
      </w:r>
      <w:r>
        <w:t>. The emissions of cogeneration where therefore taken to be</w:t>
      </w:r>
      <w:r w:rsidR="00BF2CBE">
        <w:t xml:space="preserve"> 2891</w:t>
      </w:r>
      <w:r>
        <w:t xml:space="preserve"> MT </w:t>
      </w:r>
      <w:r w:rsidR="00433252">
        <w:t>CO</w:t>
      </w:r>
      <w:r w:rsidRPr="00FE0F20" w:rsidR="00433252">
        <w:rPr>
          <w:vertAlign w:val="subscript"/>
        </w:rPr>
        <w:t>2</w:t>
      </w:r>
      <w:r w:rsidR="00433252">
        <w:t>e</w:t>
      </w:r>
      <w:r>
        <w:t>/GW (60% of those for standard natural-gas-fired electricity generation</w:t>
      </w:r>
      <w:r w:rsidR="00BF2CBE">
        <w:t>,</w:t>
      </w:r>
      <w:r>
        <w:t xml:space="preserve"> </w:t>
      </w:r>
      <w:r w:rsidR="00BF2CBE">
        <w:t>4</w:t>
      </w:r>
      <w:r w:rsidR="00433252">
        <w:t>.82</w:t>
      </w:r>
      <w:r w:rsidR="00BF2CBE">
        <w:t xml:space="preserve"> MT </w:t>
      </w:r>
      <w:r w:rsidR="00433252">
        <w:t>CO</w:t>
      </w:r>
      <w:r w:rsidRPr="00FE0F20" w:rsidR="00433252">
        <w:rPr>
          <w:vertAlign w:val="subscript"/>
        </w:rPr>
        <w:t>2</w:t>
      </w:r>
      <w:r w:rsidR="00433252">
        <w:t>e</w:t>
      </w:r>
      <w:r w:rsidR="00BF2CBE">
        <w:t xml:space="preserve">/GW </w:t>
      </w:r>
      <w:r w:rsidR="00BF2CBE">
        <w:fldChar w:fldCharType="begin"/>
      </w:r>
      <w:r w:rsidR="00433252">
        <w:instrText xml:space="preserve"> ADDIN ZOTERO_ITEM CSL_CITATION {"citationID":"1tc7h1qm16","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rsidR="00BF2CBE">
        <w:fldChar w:fldCharType="separate"/>
      </w:r>
      <w:r w:rsidRPr="00433252" w:rsidR="00433252">
        <w:rPr>
          <w:rFonts w:ascii="Calibri" w:hAnsi="Calibri"/>
        </w:rPr>
        <w:t>[33]</w:t>
      </w:r>
      <w:r w:rsidR="00BF2CBE">
        <w:fldChar w:fldCharType="end"/>
      </w:r>
      <w:r>
        <w:t>).</w:t>
      </w:r>
    </w:p>
    <w:p w:rsidRPr="00833847" w:rsidR="00A71706" w:rsidP="008707C0" w:rsidRDefault="00A71706" w14:paraId="6AA0FF12" w14:textId="407C270A">
      <w:pPr>
        <w:pStyle w:val="Heading3"/>
      </w:pPr>
      <w:r>
        <w:t>Modeling the current capacity and wind usage of on-site electricity</w:t>
      </w:r>
    </w:p>
    <w:p w:rsidR="00A71706" w:rsidP="00A71706" w:rsidRDefault="00A71706" w14:paraId="3D665584" w14:textId="72E53DB2">
      <w:r>
        <w:t>The annual average load for on</w:t>
      </w:r>
      <w:r w:rsidR="00582F77">
        <w:t>-</w:t>
      </w:r>
      <w:r>
        <w:t>site electricity was taken to be 1.1 GW, based on 1.9 million bbl/day</w:t>
      </w:r>
      <w:r w:rsidR="00FA657D">
        <w:t xml:space="preserve"> </w:t>
      </w:r>
      <w:r w:rsidR="00FA657D">
        <w:fldChar w:fldCharType="begin"/>
      </w:r>
      <w:r w:rsidR="000F6E59">
        <w:instrText xml:space="preserve"> ADDIN ZOTERO_ITEM CSL_CITATION {"citationID":"2a7ag779bp","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A657D">
        <w:fldChar w:fldCharType="separate"/>
      </w:r>
      <w:r w:rsidRPr="000F6E59" w:rsidR="000F6E59">
        <w:rPr>
          <w:rFonts w:ascii="Calibri" w:hAnsi="Calibri"/>
        </w:rPr>
        <w:t>[11]</w:t>
      </w:r>
      <w:r w:rsidR="00FA657D">
        <w:fldChar w:fldCharType="end"/>
      </w:r>
      <w:r>
        <w:t xml:space="preserve"> of oil </w:t>
      </w:r>
      <w:r w:rsidR="00FA657D">
        <w:t xml:space="preserve">production with an electricity intensity (using natural gas for steam extraction) of 14 kWh/bbl </w:t>
      </w:r>
      <w:r w:rsidR="00FA657D">
        <w:fldChar w:fldCharType="begin"/>
      </w:r>
      <w:r w:rsidR="00433252">
        <w:instrText xml:space="preserve"> ADDIN ZOTERO_ITEM CSL_CITATION {"citationID":"21vkvpdbjg","properties":{"formattedCitation":"[34]","plainCitation":"[34]"},"citationItems":[{"id":1889,"uris":["http://zotero.org/users/1200139/items/4W5SGCUS"],"uri":["http://zotero.org/users/1200139/items/4W5SGCUS"],"itemData":{"id":1889,"type":"report","title":"Future Demand Outlook","publisher":"Alberta Electric System Operator","publisher-place":"Calgary","event-place":"Calgary","author":[{"literal":"AESO"}],"issued":{"date-parts":[["2008"]]}}}],"schema":"https://github.com/citation-style-language/schema/raw/master/csl-citation.json"} </w:instrText>
      </w:r>
      <w:r w:rsidR="00FA657D">
        <w:fldChar w:fldCharType="separate"/>
      </w:r>
      <w:r w:rsidRPr="00433252" w:rsidR="00433252">
        <w:rPr>
          <w:rFonts w:ascii="Calibri" w:hAnsi="Calibri"/>
        </w:rPr>
        <w:t>[34]</w:t>
      </w:r>
      <w:r w:rsidR="00FA657D">
        <w:fldChar w:fldCharType="end"/>
      </w:r>
      <w:r w:rsidR="00FA657D">
        <w:t xml:space="preserve">. The Alberta Electricity System Operator reports that no significant wind generation is present in the northeast or northwest of Alberta </w:t>
      </w:r>
      <w:r w:rsidR="00FA657D">
        <w:fldChar w:fldCharType="begin"/>
      </w:r>
      <w:r w:rsidR="00433252">
        <w:instrText xml:space="preserve"> ADDIN ZOTERO_ITEM CSL_CITATION {"citationID":"17p9cn98dc","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00FA657D">
        <w:fldChar w:fldCharType="separate"/>
      </w:r>
      <w:r w:rsidRPr="00433252" w:rsidR="00433252">
        <w:rPr>
          <w:rFonts w:ascii="Calibri" w:hAnsi="Calibri"/>
        </w:rPr>
        <w:t>[15]</w:t>
      </w:r>
      <w:r w:rsidR="00FA657D">
        <w:fldChar w:fldCharType="end"/>
      </w:r>
      <w:r w:rsidR="00582F77">
        <w:t>;</w:t>
      </w:r>
      <w:r w:rsidR="00FA657D">
        <w:t xml:space="preserve"> therefore it was assumed that no significant wind energy was present on</w:t>
      </w:r>
      <w:r w:rsidR="00582F77">
        <w:t xml:space="preserve"> </w:t>
      </w:r>
      <w:r w:rsidR="00FA657D">
        <w:t xml:space="preserve">site. </w:t>
      </w:r>
    </w:p>
    <w:p w:rsidR="00AA7F1C" w:rsidP="008707C0" w:rsidRDefault="00AA7F1C" w14:paraId="19EB8C16" w14:textId="77777777">
      <w:pPr>
        <w:pStyle w:val="Heading2"/>
      </w:pPr>
      <w:r>
        <w:t>Additional Model Capacities</w:t>
      </w:r>
    </w:p>
    <w:p w:rsidRPr="00AA7F1C" w:rsidR="00AA7F1C" w:rsidP="008707C0" w:rsidRDefault="00AA7F1C" w14:paraId="7C69E761" w14:textId="5F7CC621">
      <w:pPr>
        <w:pStyle w:val="Heading3"/>
      </w:pPr>
      <w:r>
        <w:t>Model</w:t>
      </w:r>
      <w:r w:rsidR="00765B91">
        <w:t>i</w:t>
      </w:r>
      <w:r>
        <w:t>ng the shift to electrically-assisted extraction techniques</w:t>
      </w:r>
    </w:p>
    <w:p w:rsidR="00AA7F1C" w:rsidP="00AA7F1C" w:rsidRDefault="00AA7F1C" w14:paraId="05DE67B5" w14:textId="0380AF5B">
      <w:r>
        <w:t>The model has the additional ability to model the shift from current extraction techniques to electrically powered techniques.</w:t>
      </w:r>
      <w:r w:rsidRPr="00AA7F1C">
        <w:t xml:space="preserve"> </w:t>
      </w:r>
      <w:r>
        <w:t xml:space="preserve">The Alberta Electric System Operator predicts that a shift to electrically-assisted extraction techniques could </w:t>
      </w:r>
      <w:r w:rsidR="00433252">
        <w:t>multiply</w:t>
      </w:r>
      <w:r>
        <w:t xml:space="preserve"> the electrical demand of the oil sands by </w:t>
      </w:r>
      <w:r w:rsidR="00582F77">
        <w:t>ten-</w:t>
      </w:r>
      <w:r w:rsidR="00433252">
        <w:t>times</w:t>
      </w:r>
      <w:r>
        <w:t xml:space="preserve"> </w:t>
      </w:r>
      <w:r>
        <w:fldChar w:fldCharType="begin"/>
      </w:r>
      <w:r w:rsidR="00433252">
        <w:instrText xml:space="preserve"> ADDIN ZOTERO_ITEM CSL_CITATION {"citationID":"2iuf8rajm9","properties":{"formattedCitation":"[15]","plainCitation":"[1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fldChar w:fldCharType="separate"/>
      </w:r>
      <w:r w:rsidRPr="00433252" w:rsidR="00433252">
        <w:rPr>
          <w:rFonts w:ascii="Calibri" w:hAnsi="Calibri"/>
        </w:rPr>
        <w:t>[15]</w:t>
      </w:r>
      <w:r>
        <w:fldChar w:fldCharType="end"/>
      </w:r>
      <w:r w:rsidR="003B12EE">
        <w:t xml:space="preserve">. </w:t>
      </w:r>
      <w:r w:rsidR="00433252">
        <w:t xml:space="preserve">A multiplication of ten times, means an additional </w:t>
      </w:r>
      <w:r w:rsidR="003B12EE">
        <w:t>nine</w:t>
      </w:r>
      <w:r w:rsidR="00582F77">
        <w:t>-</w:t>
      </w:r>
      <w:r w:rsidR="003B12EE">
        <w:t xml:space="preserve">times </w:t>
      </w:r>
      <w:r w:rsidR="00433252">
        <w:t xml:space="preserve">the </w:t>
      </w:r>
      <w:r w:rsidR="003B12EE">
        <w:t xml:space="preserve">current demand </w:t>
      </w:r>
      <w:r>
        <w:t>would replace the current steam</w:t>
      </w:r>
      <w:r w:rsidR="00582F77">
        <w:t>-</w:t>
      </w:r>
      <w:r>
        <w:t xml:space="preserve">assisted gravity extraction, </w:t>
      </w:r>
      <w:r w:rsidR="00433252">
        <w:t xml:space="preserve">of which </w:t>
      </w:r>
      <w:r>
        <w:t>the majority of which is</w:t>
      </w:r>
      <w:r w:rsidR="00433252">
        <w:t xml:space="preserve"> currently</w:t>
      </w:r>
      <w:r>
        <w:t xml:space="preserve"> produced by natural gas.  The GHG emission values by fuel source are per unit of electrical energy produced, which would overestimate the GHG emissions of steam creation. Instead an efficiency of NG electricity generation was assumed to be 45% and scaled the NG GHG emissions down to 2</w:t>
      </w:r>
      <w:r w:rsidR="00433252">
        <w:t>.</w:t>
      </w:r>
      <w:r>
        <w:t>1</w:t>
      </w:r>
      <w:r w:rsidR="00433252">
        <w:t>7</w:t>
      </w:r>
      <w:r>
        <w:t xml:space="preserve"> MT </w:t>
      </w:r>
      <w:r w:rsidR="00433252">
        <w:t>CO</w:t>
      </w:r>
      <w:r w:rsidRPr="00FE0F20" w:rsidR="00433252">
        <w:rPr>
          <w:vertAlign w:val="subscript"/>
        </w:rPr>
        <w:t>2</w:t>
      </w:r>
      <w:r w:rsidR="00433252">
        <w:t>e</w:t>
      </w:r>
      <w:r>
        <w:t>/GW</w:t>
      </w:r>
      <w:r w:rsidRPr="00833847">
        <w:rPr>
          <w:vertAlign w:val="subscript"/>
        </w:rPr>
        <w:t>heat</w:t>
      </w:r>
      <w:r>
        <w:t>. Without steam generation, cogeneration will no longer be an on</w:t>
      </w:r>
      <w:r w:rsidR="00582F77">
        <w:t>-</w:t>
      </w:r>
      <w:r>
        <w:t>site option and the remaining process electricity was assumed to have a GHG intensity of the Alberta</w:t>
      </w:r>
      <w:r w:rsidR="003B12EE">
        <w:t>n</w:t>
      </w:r>
      <w:r>
        <w:t xml:space="preserve"> grid. </w:t>
      </w:r>
      <w:r w:rsidR="00582F77">
        <w:t xml:space="preserve"> </w:t>
      </w:r>
    </w:p>
    <w:p w:rsidRPr="00AA7F1C" w:rsidR="00AA7F1C" w:rsidP="008707C0" w:rsidRDefault="00AA7F1C" w14:paraId="403D3AC9" w14:textId="138FA0B3">
      <w:pPr>
        <w:pStyle w:val="Heading3"/>
      </w:pPr>
      <w:r>
        <w:t>Modeling new destinations for the electricity</w:t>
      </w:r>
    </w:p>
    <w:p w:rsidR="00AA7F1C" w:rsidP="00AA7F1C" w:rsidRDefault="00AA7F1C" w14:paraId="0804F50F" w14:textId="67FE3500">
      <w:r>
        <w:t>To allow for the inclusion of locations wher</w:t>
      </w:r>
      <w:r w:rsidR="003B12EE">
        <w:t>e the supply mix is known but where</w:t>
      </w:r>
      <w:r>
        <w:t xml:space="preserve"> the GHG intensity</w:t>
      </w:r>
      <w:r w:rsidR="003B12EE">
        <w:t xml:space="preserve"> is unknown</w:t>
      </w:r>
      <w:r>
        <w:t xml:space="preserve">, an approximate GHG emission rate associated with different supply types </w:t>
      </w:r>
      <w:r>
        <w:fldChar w:fldCharType="begin"/>
      </w:r>
      <w:r w:rsidR="00433252">
        <w:instrText xml:space="preserve"> ADDIN ZOTERO_ITEM CSL_CITATION {"citationID":"1hhbgkre6t","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fldChar w:fldCharType="separate"/>
      </w:r>
      <w:r w:rsidRPr="00433252" w:rsidR="00433252">
        <w:rPr>
          <w:rFonts w:ascii="Calibri" w:hAnsi="Calibri"/>
        </w:rPr>
        <w:t>[33]</w:t>
      </w:r>
      <w:r>
        <w:fldChar w:fldCharType="end"/>
      </w:r>
      <w:r>
        <w:t xml:space="preserve"> can be scaled by the official generation mix numbers. This additional capacity was not use</w:t>
      </w:r>
      <w:r w:rsidR="00883ED5">
        <w:t>d in the model presented herein but is included to assist the reader in rapidly modeling alternate scenarios.</w:t>
      </w:r>
    </w:p>
    <w:p w:rsidRPr="00AA7F1C" w:rsidR="00B175F0" w:rsidP="00B175F0" w:rsidRDefault="00B175F0" w14:paraId="12240BBF" w14:textId="1AAC1B64">
      <w:pPr>
        <w:pStyle w:val="Heading3"/>
      </w:pPr>
      <w:r>
        <w:t xml:space="preserve">Determining the </w:t>
      </w:r>
      <w:r w:rsidR="00765B91">
        <w:t>e</w:t>
      </w:r>
      <w:r>
        <w:t xml:space="preserve">quivalent IRR for </w:t>
      </w:r>
      <w:r w:rsidR="00765B91">
        <w:t>o</w:t>
      </w:r>
      <w:r>
        <w:t xml:space="preserve">il </w:t>
      </w:r>
      <w:r w:rsidR="00433252">
        <w:t>producers</w:t>
      </w:r>
    </w:p>
    <w:p w:rsidR="0066715C" w:rsidP="00B175F0" w:rsidRDefault="00B01B96" w14:paraId="0B39D6D6" w14:textId="59AEB585">
      <w:r>
        <w:t xml:space="preserve">In addition to the economic benefits derived by mitigating the current environmentally-founded concerns with the Keystone </w:t>
      </w:r>
      <w:r w:rsidR="00625BB4">
        <w:t xml:space="preserve">XL </w:t>
      </w:r>
      <w:r>
        <w:t>Pipeline, the model also calculates an equivalent internal rate of return</w:t>
      </w:r>
      <w:r w:rsidR="00433252">
        <w:t xml:space="preserve"> (IRR)</w:t>
      </w:r>
      <w:r>
        <w:t xml:space="preserve"> based on an assumed sale price for wind energy and an avoided carbon tax by participating in the </w:t>
      </w:r>
      <w:r w:rsidR="00625BB4">
        <w:t>proposed</w:t>
      </w:r>
      <w:r>
        <w:t xml:space="preserve"> scheme. Wiser and Bolinger report</w:t>
      </w:r>
      <w:r w:rsidR="00736F9E">
        <w:t>ed</w:t>
      </w:r>
      <w:r>
        <w:t xml:space="preserve"> the 2012</w:t>
      </w:r>
      <w:r w:rsidR="00765B91">
        <w:t>–</w:t>
      </w:r>
      <w:r>
        <w:t xml:space="preserve">2014 average contracted price for wind power in the West of the United States to be $0.06/kWh, while nationally the average was $0.026/kWh </w:t>
      </w:r>
      <w:r>
        <w:fldChar w:fldCharType="begin"/>
      </w:r>
      <w:r w:rsidR="00433252">
        <w:instrText xml:space="preserve"> ADDIN ZOTERO_ITEM CSL_CITATION {"citationID":"1kbc3rl559","properties":{"formattedCitation":"[23]","plainCitation":"[23]"},"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fldChar w:fldCharType="separate"/>
      </w:r>
      <w:r w:rsidRPr="00433252" w:rsidR="00433252">
        <w:rPr>
          <w:rFonts w:ascii="Calibri" w:hAnsi="Calibri"/>
        </w:rPr>
        <w:t>[23]</w:t>
      </w:r>
      <w:r>
        <w:fldChar w:fldCharType="end"/>
      </w:r>
      <w:r>
        <w:t xml:space="preserve">.  </w:t>
      </w:r>
    </w:p>
    <w:p w:rsidR="00B175F0" w:rsidP="00B175F0" w:rsidRDefault="0066715C" w14:paraId="0BE34C65" w14:textId="17491735">
      <w:r>
        <w:t xml:space="preserve">For example, consider a scenario with a wind capacity factor of 17%, where oil producers avoid a carbon tax of $12/bbl by investing $12/bbl in wind turbines, earn </w:t>
      </w:r>
      <w:r w:rsidR="00625BB4">
        <w:t>$0.06/kWh</w:t>
      </w:r>
      <w:r>
        <w:t xml:space="preserve"> on the sale of the wind power, and </w:t>
      </w:r>
      <w:r>
        <w:lastRenderedPageBreak/>
        <w:t xml:space="preserve">reinvest $0.015/kWh of these earnings into more wind turbines. In this scenario, the IRR was found to be 17%.  </w:t>
      </w:r>
    </w:p>
    <w:p w:rsidR="00B175F0" w:rsidP="00AA7F1C" w:rsidRDefault="00B175F0" w14:paraId="32340EAF" w14:textId="77777777"/>
    <w:p w:rsidRPr="00AA7F1C" w:rsidR="00AA7F1C" w:rsidP="002E76BB" w:rsidRDefault="00AA7F1C" w14:paraId="4139F13A" w14:textId="77777777">
      <w:pPr>
        <w:rPr>
          <w:b/>
        </w:rPr>
      </w:pPr>
    </w:p>
    <w:p w:rsidR="003B12EE" w:rsidP="003B12EE" w:rsidRDefault="0019641E" w14:paraId="66E8216C" w14:textId="52E11744">
      <w:pPr>
        <w:keepNext/>
      </w:pPr>
      <w:r>
        <w:rPr>
          <w:noProof/>
        </w:rPr>
        <w:drawing>
          <wp:inline distT="0" distB="0" distL="0" distR="0" wp14:anchorId="204668D7" wp14:editId="6F2D2669">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43600"/>
                    </a:xfrm>
                    <a:prstGeom prst="rect">
                      <a:avLst/>
                    </a:prstGeom>
                  </pic:spPr>
                </pic:pic>
              </a:graphicData>
            </a:graphic>
          </wp:inline>
        </w:drawing>
      </w:r>
    </w:p>
    <w:p w:rsidRPr="00833847" w:rsidR="00833847" w:rsidP="003B12EE" w:rsidRDefault="003B12EE" w14:paraId="725726E4" w14:textId="22D2CDBA">
      <w:pPr>
        <w:pStyle w:val="Caption"/>
        <w:rPr>
          <w:b/>
        </w:rPr>
      </w:pPr>
      <w:bookmarkStart w:name="_Ref435432518" w:id="9"/>
      <w:r>
        <w:t xml:space="preserve">Figure </w:t>
      </w:r>
      <w:fldSimple w:instr=" SEQ Figure \* ARABIC ">
        <w:r w:rsidR="005E0ED3">
          <w:rPr>
            <w:noProof/>
          </w:rPr>
          <w:t>7</w:t>
        </w:r>
      </w:fldSimple>
      <w:bookmarkEnd w:id="9"/>
      <w:r>
        <w:t xml:space="preserve">: </w:t>
      </w:r>
      <w:r w:rsidR="00E154DA">
        <w:t>The model’s cumulative carbon ratio</w:t>
      </w:r>
      <w:r w:rsidR="00AF39F5">
        <w:t xml:space="preserve"> (CCR)</w:t>
      </w:r>
      <w:r w:rsidR="00E154DA">
        <w:t xml:space="preserve"> after 40 years of different investment and reinvestment rates. </w:t>
      </w:r>
      <w:r w:rsidR="00AF39F5">
        <w:t xml:space="preserve">Each column summarizes a different CCR metric. </w:t>
      </w:r>
      <w:r w:rsidR="00E154DA">
        <w:t>The two rows of this graph show how the</w:t>
      </w:r>
      <w:r w:rsidR="007A2C3E">
        <w:t xml:space="preserve"> </w:t>
      </w:r>
      <w:r w:rsidR="00E154DA">
        <w:t>model</w:t>
      </w:r>
      <w:r w:rsidR="008D2E30">
        <w:t xml:space="preserve"> changes for the expected</w:t>
      </w:r>
      <w:r w:rsidR="00E154DA">
        <w:t xml:space="preserve"> capacity factor of 17%</w:t>
      </w:r>
      <w:r w:rsidR="007A2C3E">
        <w:t xml:space="preserve"> and </w:t>
      </w:r>
      <w:r w:rsidR="00E154DA">
        <w:t xml:space="preserve">for </w:t>
      </w:r>
      <w:r w:rsidR="007A2C3E">
        <w:t>a more typical capacit</w:t>
      </w:r>
      <w:r w:rsidR="00E154DA">
        <w:t>y factor for wind projects (30%)</w:t>
      </w:r>
      <w:r w:rsidR="007A2C3E">
        <w:t xml:space="preserve">.  </w:t>
      </w:r>
    </w:p>
    <w:p w:rsidRPr="00EA62A0" w:rsidR="00FC7C50" w:rsidP="00EA62A0" w:rsidRDefault="00FC7C50" w14:paraId="147BDFEF" w14:textId="77777777"/>
    <w:sectPr w:rsidRPr="00EA62A0" w:rsidR="00FC7C50">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20CA" w:rsidP="00BF0750" w:rsidRDefault="005D20CA" w14:paraId="3225B123" w14:textId="77777777">
      <w:pPr>
        <w:spacing w:after="0" w:line="240" w:lineRule="auto"/>
      </w:pPr>
      <w:r>
        <w:separator/>
      </w:r>
    </w:p>
  </w:endnote>
  <w:endnote w:type="continuationSeparator" w:id="0">
    <w:p w:rsidR="005D20CA" w:rsidP="00BF0750" w:rsidRDefault="005D20CA" w14:paraId="629DE95A"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tantia">
    <w:panose1 w:val="02030602050306030303"/>
    <w:charset w:val="00"/>
    <w:family w:val="roman"/>
    <w:pitch w:val="variable"/>
    <w:sig w:usb0="A00002EF" w:usb1="40002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20CA" w:rsidP="00BF0750" w:rsidRDefault="005D20CA" w14:paraId="20EA85E3" w14:textId="77777777">
      <w:pPr>
        <w:spacing w:after="0" w:line="240" w:lineRule="auto"/>
      </w:pPr>
      <w:r>
        <w:separator/>
      </w:r>
    </w:p>
  </w:footnote>
  <w:footnote w:type="continuationSeparator" w:id="0">
    <w:p w:rsidR="005D20CA" w:rsidP="00BF0750" w:rsidRDefault="005D20CA" w14:paraId="22956C7E" w14:textId="777777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E62D6"/>
    <w:multiLevelType w:val="hybridMultilevel"/>
    <w:tmpl w:val="E26CF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26223"/>
    <w:multiLevelType w:val="hybridMultilevel"/>
    <w:tmpl w:val="2C700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72461B"/>
    <w:multiLevelType w:val="hybridMultilevel"/>
    <w:tmpl w:val="8786B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3B5AE2"/>
    <w:multiLevelType w:val="hybridMultilevel"/>
    <w:tmpl w:val="B568F956"/>
    <w:lvl w:ilvl="0" w:tplc="CB60D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68789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20"/>
    <w:rsid w:val="000115BD"/>
    <w:rsid w:val="000129CF"/>
    <w:rsid w:val="00012DB4"/>
    <w:rsid w:val="00013B4B"/>
    <w:rsid w:val="0001797D"/>
    <w:rsid w:val="00023A8A"/>
    <w:rsid w:val="00041F80"/>
    <w:rsid w:val="00053374"/>
    <w:rsid w:val="00055613"/>
    <w:rsid w:val="00074588"/>
    <w:rsid w:val="000A7FED"/>
    <w:rsid w:val="000B1C7F"/>
    <w:rsid w:val="000C439B"/>
    <w:rsid w:val="000C4DF3"/>
    <w:rsid w:val="000E2EE3"/>
    <w:rsid w:val="000E2FDA"/>
    <w:rsid w:val="000E420B"/>
    <w:rsid w:val="000F6E59"/>
    <w:rsid w:val="0010631D"/>
    <w:rsid w:val="00123975"/>
    <w:rsid w:val="00133E08"/>
    <w:rsid w:val="00143C76"/>
    <w:rsid w:val="00157A96"/>
    <w:rsid w:val="00165741"/>
    <w:rsid w:val="001878C9"/>
    <w:rsid w:val="001913DA"/>
    <w:rsid w:val="0019280D"/>
    <w:rsid w:val="0019641E"/>
    <w:rsid w:val="001A1312"/>
    <w:rsid w:val="001A2D2F"/>
    <w:rsid w:val="001B09DD"/>
    <w:rsid w:val="001B0ED3"/>
    <w:rsid w:val="001C3F84"/>
    <w:rsid w:val="001D67F5"/>
    <w:rsid w:val="001D6D51"/>
    <w:rsid w:val="002040BB"/>
    <w:rsid w:val="002217F5"/>
    <w:rsid w:val="00223A53"/>
    <w:rsid w:val="00226728"/>
    <w:rsid w:val="0023118D"/>
    <w:rsid w:val="00236D53"/>
    <w:rsid w:val="0025081E"/>
    <w:rsid w:val="002509D7"/>
    <w:rsid w:val="00253288"/>
    <w:rsid w:val="00257562"/>
    <w:rsid w:val="00270AFD"/>
    <w:rsid w:val="002841A3"/>
    <w:rsid w:val="002B3DE1"/>
    <w:rsid w:val="002D5CE4"/>
    <w:rsid w:val="002E4507"/>
    <w:rsid w:val="002E76BB"/>
    <w:rsid w:val="002F410F"/>
    <w:rsid w:val="00307803"/>
    <w:rsid w:val="0031197D"/>
    <w:rsid w:val="003340E5"/>
    <w:rsid w:val="0034161A"/>
    <w:rsid w:val="003668B2"/>
    <w:rsid w:val="003709F8"/>
    <w:rsid w:val="00380931"/>
    <w:rsid w:val="00382333"/>
    <w:rsid w:val="00395E26"/>
    <w:rsid w:val="003B12EE"/>
    <w:rsid w:val="003B4757"/>
    <w:rsid w:val="003B60C5"/>
    <w:rsid w:val="003B6F37"/>
    <w:rsid w:val="003D54E1"/>
    <w:rsid w:val="003E1424"/>
    <w:rsid w:val="003E4B52"/>
    <w:rsid w:val="003E64D1"/>
    <w:rsid w:val="004130DD"/>
    <w:rsid w:val="004201D8"/>
    <w:rsid w:val="00433252"/>
    <w:rsid w:val="00442565"/>
    <w:rsid w:val="00444A58"/>
    <w:rsid w:val="00451990"/>
    <w:rsid w:val="0046387A"/>
    <w:rsid w:val="004832B6"/>
    <w:rsid w:val="0048789C"/>
    <w:rsid w:val="0049395E"/>
    <w:rsid w:val="004B2229"/>
    <w:rsid w:val="004C5E5D"/>
    <w:rsid w:val="004D7918"/>
    <w:rsid w:val="004E5060"/>
    <w:rsid w:val="004F1E11"/>
    <w:rsid w:val="00500F72"/>
    <w:rsid w:val="00513B28"/>
    <w:rsid w:val="005164B6"/>
    <w:rsid w:val="00522ED0"/>
    <w:rsid w:val="005331ED"/>
    <w:rsid w:val="00534F3D"/>
    <w:rsid w:val="00551E4F"/>
    <w:rsid w:val="00554854"/>
    <w:rsid w:val="005619EC"/>
    <w:rsid w:val="00582CE4"/>
    <w:rsid w:val="00582F77"/>
    <w:rsid w:val="00593BB6"/>
    <w:rsid w:val="005C1C24"/>
    <w:rsid w:val="005D20CA"/>
    <w:rsid w:val="005E0ED3"/>
    <w:rsid w:val="005E772D"/>
    <w:rsid w:val="00610A0B"/>
    <w:rsid w:val="00610FB4"/>
    <w:rsid w:val="00613ADC"/>
    <w:rsid w:val="00623026"/>
    <w:rsid w:val="00624407"/>
    <w:rsid w:val="00625BB4"/>
    <w:rsid w:val="00631FF3"/>
    <w:rsid w:val="0066715C"/>
    <w:rsid w:val="00686655"/>
    <w:rsid w:val="006A2961"/>
    <w:rsid w:val="006A657A"/>
    <w:rsid w:val="006B73CF"/>
    <w:rsid w:val="006B749A"/>
    <w:rsid w:val="006C1266"/>
    <w:rsid w:val="006C4312"/>
    <w:rsid w:val="006C62B1"/>
    <w:rsid w:val="006E10C8"/>
    <w:rsid w:val="006E20B2"/>
    <w:rsid w:val="006E353D"/>
    <w:rsid w:val="006F7EC1"/>
    <w:rsid w:val="007033FD"/>
    <w:rsid w:val="00704027"/>
    <w:rsid w:val="00714562"/>
    <w:rsid w:val="00715D9C"/>
    <w:rsid w:val="00716B24"/>
    <w:rsid w:val="00732D45"/>
    <w:rsid w:val="00736F9E"/>
    <w:rsid w:val="00744DC8"/>
    <w:rsid w:val="00746F96"/>
    <w:rsid w:val="00765B91"/>
    <w:rsid w:val="00774CD8"/>
    <w:rsid w:val="00775C66"/>
    <w:rsid w:val="0078495A"/>
    <w:rsid w:val="00791A29"/>
    <w:rsid w:val="007944A5"/>
    <w:rsid w:val="00794DD8"/>
    <w:rsid w:val="00795D5C"/>
    <w:rsid w:val="007A2C3E"/>
    <w:rsid w:val="007D0803"/>
    <w:rsid w:val="007D7C36"/>
    <w:rsid w:val="008021BE"/>
    <w:rsid w:val="008056B7"/>
    <w:rsid w:val="008170D6"/>
    <w:rsid w:val="00823E2C"/>
    <w:rsid w:val="00833847"/>
    <w:rsid w:val="008366F5"/>
    <w:rsid w:val="00837FE8"/>
    <w:rsid w:val="00842F9D"/>
    <w:rsid w:val="008610E2"/>
    <w:rsid w:val="00864718"/>
    <w:rsid w:val="00864F1A"/>
    <w:rsid w:val="008707C0"/>
    <w:rsid w:val="00883ED5"/>
    <w:rsid w:val="00895080"/>
    <w:rsid w:val="008A0588"/>
    <w:rsid w:val="008A6696"/>
    <w:rsid w:val="008A671B"/>
    <w:rsid w:val="008A7516"/>
    <w:rsid w:val="008B0871"/>
    <w:rsid w:val="008B1F5B"/>
    <w:rsid w:val="008C22F5"/>
    <w:rsid w:val="008D1734"/>
    <w:rsid w:val="008D186A"/>
    <w:rsid w:val="008D2979"/>
    <w:rsid w:val="008D2E30"/>
    <w:rsid w:val="008E3AAA"/>
    <w:rsid w:val="008F2375"/>
    <w:rsid w:val="009209C2"/>
    <w:rsid w:val="009248E5"/>
    <w:rsid w:val="00943B17"/>
    <w:rsid w:val="00944B09"/>
    <w:rsid w:val="0094582A"/>
    <w:rsid w:val="00954EF5"/>
    <w:rsid w:val="009839E5"/>
    <w:rsid w:val="009879A6"/>
    <w:rsid w:val="00992FE3"/>
    <w:rsid w:val="009B2338"/>
    <w:rsid w:val="009B53F4"/>
    <w:rsid w:val="009C220E"/>
    <w:rsid w:val="009C2810"/>
    <w:rsid w:val="009D0F02"/>
    <w:rsid w:val="009D72E8"/>
    <w:rsid w:val="009E4B63"/>
    <w:rsid w:val="009F2BC4"/>
    <w:rsid w:val="009F4926"/>
    <w:rsid w:val="009F623D"/>
    <w:rsid w:val="009F64A7"/>
    <w:rsid w:val="00A046E5"/>
    <w:rsid w:val="00A078B3"/>
    <w:rsid w:val="00A23D47"/>
    <w:rsid w:val="00A3786B"/>
    <w:rsid w:val="00A44B1E"/>
    <w:rsid w:val="00A44F16"/>
    <w:rsid w:val="00A455A2"/>
    <w:rsid w:val="00A50D8A"/>
    <w:rsid w:val="00A60444"/>
    <w:rsid w:val="00A71706"/>
    <w:rsid w:val="00A95C3B"/>
    <w:rsid w:val="00AA4E5C"/>
    <w:rsid w:val="00AA4F56"/>
    <w:rsid w:val="00AA7F1C"/>
    <w:rsid w:val="00AB2A51"/>
    <w:rsid w:val="00AE72A5"/>
    <w:rsid w:val="00AF23BF"/>
    <w:rsid w:val="00AF2568"/>
    <w:rsid w:val="00AF39F5"/>
    <w:rsid w:val="00AF52F6"/>
    <w:rsid w:val="00AF633C"/>
    <w:rsid w:val="00B01B96"/>
    <w:rsid w:val="00B0337A"/>
    <w:rsid w:val="00B07380"/>
    <w:rsid w:val="00B1348F"/>
    <w:rsid w:val="00B175F0"/>
    <w:rsid w:val="00B2328C"/>
    <w:rsid w:val="00B378A6"/>
    <w:rsid w:val="00B43E76"/>
    <w:rsid w:val="00B53D68"/>
    <w:rsid w:val="00B82F8B"/>
    <w:rsid w:val="00B95A3C"/>
    <w:rsid w:val="00BA5A1C"/>
    <w:rsid w:val="00BB5FD6"/>
    <w:rsid w:val="00BC13CD"/>
    <w:rsid w:val="00BC6D04"/>
    <w:rsid w:val="00BD005A"/>
    <w:rsid w:val="00BD0937"/>
    <w:rsid w:val="00BD4613"/>
    <w:rsid w:val="00BE0BE8"/>
    <w:rsid w:val="00BE2CEE"/>
    <w:rsid w:val="00BE2FCF"/>
    <w:rsid w:val="00BE57C7"/>
    <w:rsid w:val="00BF0750"/>
    <w:rsid w:val="00BF2CBE"/>
    <w:rsid w:val="00BF6B5C"/>
    <w:rsid w:val="00C002B3"/>
    <w:rsid w:val="00C07799"/>
    <w:rsid w:val="00C3095E"/>
    <w:rsid w:val="00C504E2"/>
    <w:rsid w:val="00C57A3F"/>
    <w:rsid w:val="00C631C7"/>
    <w:rsid w:val="00C63238"/>
    <w:rsid w:val="00C811C9"/>
    <w:rsid w:val="00C820D7"/>
    <w:rsid w:val="00CA466D"/>
    <w:rsid w:val="00CB06D3"/>
    <w:rsid w:val="00CC5D84"/>
    <w:rsid w:val="00CC660F"/>
    <w:rsid w:val="00CD7864"/>
    <w:rsid w:val="00CE1C0A"/>
    <w:rsid w:val="00CF75C4"/>
    <w:rsid w:val="00D13C40"/>
    <w:rsid w:val="00D275AD"/>
    <w:rsid w:val="00D35647"/>
    <w:rsid w:val="00D372E6"/>
    <w:rsid w:val="00D41790"/>
    <w:rsid w:val="00D52D78"/>
    <w:rsid w:val="00D56411"/>
    <w:rsid w:val="00D56964"/>
    <w:rsid w:val="00D67588"/>
    <w:rsid w:val="00D832DB"/>
    <w:rsid w:val="00D90566"/>
    <w:rsid w:val="00D9712E"/>
    <w:rsid w:val="00DA53B7"/>
    <w:rsid w:val="00DB4819"/>
    <w:rsid w:val="00DC23B3"/>
    <w:rsid w:val="00DC331B"/>
    <w:rsid w:val="00DC7234"/>
    <w:rsid w:val="00DD318F"/>
    <w:rsid w:val="00DE5F0F"/>
    <w:rsid w:val="00DF5138"/>
    <w:rsid w:val="00E03EEE"/>
    <w:rsid w:val="00E04FBF"/>
    <w:rsid w:val="00E10A1E"/>
    <w:rsid w:val="00E154DA"/>
    <w:rsid w:val="00E20F44"/>
    <w:rsid w:val="00E215DA"/>
    <w:rsid w:val="00E24E93"/>
    <w:rsid w:val="00E3162B"/>
    <w:rsid w:val="00E31B22"/>
    <w:rsid w:val="00E4579E"/>
    <w:rsid w:val="00E53795"/>
    <w:rsid w:val="00E848F3"/>
    <w:rsid w:val="00E84DE0"/>
    <w:rsid w:val="00EA62A0"/>
    <w:rsid w:val="00EC2DAE"/>
    <w:rsid w:val="00EC39A7"/>
    <w:rsid w:val="00ED0AAA"/>
    <w:rsid w:val="00ED4CCE"/>
    <w:rsid w:val="00ED5CF5"/>
    <w:rsid w:val="00ED7DBE"/>
    <w:rsid w:val="00EE72AC"/>
    <w:rsid w:val="00EE79B9"/>
    <w:rsid w:val="00F20818"/>
    <w:rsid w:val="00F25845"/>
    <w:rsid w:val="00F275B6"/>
    <w:rsid w:val="00F4166A"/>
    <w:rsid w:val="00F42AAA"/>
    <w:rsid w:val="00F44F66"/>
    <w:rsid w:val="00F45684"/>
    <w:rsid w:val="00F57425"/>
    <w:rsid w:val="00F7149D"/>
    <w:rsid w:val="00F72C69"/>
    <w:rsid w:val="00F905AF"/>
    <w:rsid w:val="00F95DEE"/>
    <w:rsid w:val="00F97B14"/>
    <w:rsid w:val="00FA090F"/>
    <w:rsid w:val="00FA657D"/>
    <w:rsid w:val="00FC28B3"/>
    <w:rsid w:val="00FC4655"/>
    <w:rsid w:val="00FC7C50"/>
    <w:rsid w:val="00FD05D9"/>
    <w:rsid w:val="00FE0F20"/>
    <w:rsid w:val="00FF1710"/>
    <w:rsid w:val="00FF4447"/>
    <w:rsid w:val="00FF5B87"/>
    <w:rsid w:val="00FF746B"/>
    <w:rsid w:val="467B38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94C6F1"/>
  <w15:docId w15:val="{8D75F296-CDDA-46B6-903A-FE683E48FC9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EastAsia"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23A53"/>
    <w:pPr>
      <w:jc w:val="both"/>
    </w:pPr>
  </w:style>
  <w:style w:type="paragraph" w:styleId="Heading1">
    <w:name w:val="heading 1"/>
    <w:basedOn w:val="Normal"/>
    <w:next w:val="Normal"/>
    <w:link w:val="Heading1Char"/>
    <w:uiPriority w:val="9"/>
    <w:qFormat/>
    <w:rsid w:val="008707C0"/>
    <w:pPr>
      <w:keepNext/>
      <w:keepLines/>
      <w:numPr>
        <w:numId w:val="5"/>
      </w:numPr>
      <w:spacing w:before="240" w:after="0"/>
      <w:outlineLvl w:val="0"/>
    </w:pPr>
    <w:rPr>
      <w:rFonts w:ascii="Constantia" w:hAnsi="Constantia" w:eastAsiaTheme="majorEastAsia" w:cstheme="majorBidi"/>
      <w:sz w:val="32"/>
      <w:szCs w:val="32"/>
    </w:rPr>
  </w:style>
  <w:style w:type="paragraph" w:styleId="Heading2">
    <w:name w:val="heading 2"/>
    <w:basedOn w:val="Normal"/>
    <w:next w:val="Normal"/>
    <w:link w:val="Heading2Char"/>
    <w:uiPriority w:val="9"/>
    <w:unhideWhenUsed/>
    <w:qFormat/>
    <w:rsid w:val="008707C0"/>
    <w:pPr>
      <w:keepNext/>
      <w:keepLines/>
      <w:numPr>
        <w:ilvl w:val="1"/>
        <w:numId w:val="5"/>
      </w:numPr>
      <w:spacing w:before="40" w:after="0"/>
      <w:outlineLvl w:val="1"/>
    </w:pPr>
    <w:rPr>
      <w:rFonts w:ascii="Constantia" w:hAnsi="Constantia" w:eastAsiaTheme="majorEastAsia" w:cstheme="majorBidi"/>
      <w:sz w:val="26"/>
      <w:szCs w:val="26"/>
    </w:rPr>
  </w:style>
  <w:style w:type="paragraph" w:styleId="Heading3">
    <w:name w:val="heading 3"/>
    <w:basedOn w:val="Normal"/>
    <w:next w:val="Normal"/>
    <w:link w:val="Heading3Char"/>
    <w:uiPriority w:val="9"/>
    <w:unhideWhenUsed/>
    <w:qFormat/>
    <w:rsid w:val="008707C0"/>
    <w:pPr>
      <w:keepNext/>
      <w:keepLines/>
      <w:numPr>
        <w:ilvl w:val="2"/>
        <w:numId w:val="5"/>
      </w:numPr>
      <w:spacing w:before="40" w:after="0"/>
      <w:outlineLvl w:val="2"/>
    </w:pPr>
    <w:rPr>
      <w:rFonts w:ascii="Constantia" w:hAnsi="Constantia" w:eastAsiaTheme="majorEastAsia" w:cstheme="majorBidi"/>
      <w:sz w:val="24"/>
      <w:szCs w:val="24"/>
    </w:rPr>
  </w:style>
  <w:style w:type="paragraph" w:styleId="Heading4">
    <w:name w:val="heading 4"/>
    <w:basedOn w:val="Normal"/>
    <w:next w:val="Normal"/>
    <w:link w:val="Heading4Char"/>
    <w:uiPriority w:val="9"/>
    <w:semiHidden/>
    <w:unhideWhenUsed/>
    <w:qFormat/>
    <w:rsid w:val="008707C0"/>
    <w:pPr>
      <w:keepNext/>
      <w:keepLines/>
      <w:numPr>
        <w:ilvl w:val="3"/>
        <w:numId w:val="5"/>
      </w:numPr>
      <w:spacing w:before="40" w:after="0"/>
      <w:outlineLvl w:val="3"/>
    </w:pPr>
    <w:rPr>
      <w:rFonts w:asciiTheme="majorHAnsi" w:hAnsiTheme="majorHAnsi"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8707C0"/>
    <w:pPr>
      <w:keepNext/>
      <w:keepLines/>
      <w:numPr>
        <w:ilvl w:val="4"/>
        <w:numId w:val="5"/>
      </w:numPr>
      <w:spacing w:before="40" w:after="0"/>
      <w:outlineLvl w:val="4"/>
    </w:pPr>
    <w:rPr>
      <w:rFonts w:asciiTheme="majorHAnsi" w:hAnsiTheme="majorHAnsi"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8707C0"/>
    <w:pPr>
      <w:keepNext/>
      <w:keepLines/>
      <w:numPr>
        <w:ilvl w:val="5"/>
        <w:numId w:val="5"/>
      </w:numPr>
      <w:spacing w:before="40" w:after="0"/>
      <w:outlineLvl w:val="5"/>
    </w:pPr>
    <w:rPr>
      <w:rFonts w:asciiTheme="majorHAnsi" w:hAnsiTheme="majorHAnsi" w:eastAsiaTheme="majorEastAsia" w:cstheme="majorBidi"/>
      <w:color w:val="1F4D78" w:themeColor="accent1" w:themeShade="7F"/>
    </w:rPr>
  </w:style>
  <w:style w:type="paragraph" w:styleId="Heading7">
    <w:name w:val="heading 7"/>
    <w:basedOn w:val="Normal"/>
    <w:next w:val="Normal"/>
    <w:link w:val="Heading7Char"/>
    <w:uiPriority w:val="9"/>
    <w:semiHidden/>
    <w:unhideWhenUsed/>
    <w:qFormat/>
    <w:rsid w:val="008707C0"/>
    <w:pPr>
      <w:keepNext/>
      <w:keepLines/>
      <w:numPr>
        <w:ilvl w:val="6"/>
        <w:numId w:val="5"/>
      </w:numPr>
      <w:spacing w:before="40" w:after="0"/>
      <w:outlineLvl w:val="6"/>
    </w:pPr>
    <w:rPr>
      <w:rFonts w:asciiTheme="majorHAnsi" w:hAnsiTheme="majorHAnsi" w:eastAsiaTheme="majorEastAsia" w:cstheme="majorBidi"/>
      <w:i/>
      <w:iCs/>
      <w:color w:val="1F4D78" w:themeColor="accent1" w:themeShade="7F"/>
    </w:rPr>
  </w:style>
  <w:style w:type="paragraph" w:styleId="Heading8">
    <w:name w:val="heading 8"/>
    <w:basedOn w:val="Normal"/>
    <w:next w:val="Normal"/>
    <w:link w:val="Heading8Char"/>
    <w:uiPriority w:val="9"/>
    <w:semiHidden/>
    <w:unhideWhenUsed/>
    <w:qFormat/>
    <w:rsid w:val="008707C0"/>
    <w:pPr>
      <w:keepNext/>
      <w:keepLines/>
      <w:numPr>
        <w:ilvl w:val="7"/>
        <w:numId w:val="5"/>
      </w:numPr>
      <w:spacing w:before="40" w:after="0"/>
      <w:outlineLvl w:val="7"/>
    </w:pPr>
    <w:rPr>
      <w:rFonts w:asciiTheme="majorHAnsi" w:hAnsiTheme="majorHAnsi"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07C0"/>
    <w:pPr>
      <w:keepNext/>
      <w:keepLines/>
      <w:numPr>
        <w:ilvl w:val="8"/>
        <w:numId w:val="5"/>
      </w:numPr>
      <w:spacing w:before="40" w:after="0"/>
      <w:outlineLvl w:val="8"/>
    </w:pPr>
    <w:rPr>
      <w:rFonts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rsid w:val="00AE72A5"/>
    <w:pPr>
      <w:ind w:left="720"/>
      <w:contextualSpacing/>
    </w:pPr>
  </w:style>
  <w:style w:type="table" w:styleId="TableGrid">
    <w:name w:val="Table Grid"/>
    <w:basedOn w:val="TableNormal"/>
    <w:uiPriority w:val="39"/>
    <w:rsid w:val="0038233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FootnoteText">
    <w:name w:val="footnote text"/>
    <w:basedOn w:val="Normal"/>
    <w:link w:val="FootnoteTextChar"/>
    <w:uiPriority w:val="99"/>
    <w:semiHidden/>
    <w:unhideWhenUsed/>
    <w:rsid w:val="00BF0750"/>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BF0750"/>
    <w:rPr>
      <w:sz w:val="20"/>
      <w:szCs w:val="20"/>
    </w:rPr>
  </w:style>
  <w:style w:type="character" w:styleId="FootnoteReference">
    <w:name w:val="footnote reference"/>
    <w:basedOn w:val="DefaultParagraphFont"/>
    <w:uiPriority w:val="99"/>
    <w:semiHidden/>
    <w:unhideWhenUsed/>
    <w:rsid w:val="00BF0750"/>
    <w:rPr>
      <w:vertAlign w:val="superscript"/>
    </w:rPr>
  </w:style>
  <w:style w:type="character" w:styleId="Hyperlink">
    <w:name w:val="Hyperlink"/>
    <w:basedOn w:val="DefaultParagraphFont"/>
    <w:uiPriority w:val="99"/>
    <w:unhideWhenUsed/>
    <w:rsid w:val="00BE0BE8"/>
    <w:rPr>
      <w:color w:val="0563C1" w:themeColor="hyperlink"/>
      <w:u w:val="single"/>
    </w:rPr>
  </w:style>
  <w:style w:type="paragraph" w:styleId="Bibliography">
    <w:name w:val="Bibliography"/>
    <w:basedOn w:val="Normal"/>
    <w:next w:val="Normal"/>
    <w:uiPriority w:val="37"/>
    <w:unhideWhenUsed/>
    <w:rsid w:val="00EC39A7"/>
    <w:pPr>
      <w:tabs>
        <w:tab w:val="left" w:pos="384"/>
      </w:tabs>
      <w:spacing w:after="0" w:line="240" w:lineRule="auto"/>
      <w:ind w:left="384" w:hanging="384"/>
    </w:pPr>
  </w:style>
  <w:style w:type="paragraph" w:styleId="Caption">
    <w:name w:val="caption"/>
    <w:basedOn w:val="Normal"/>
    <w:next w:val="Normal"/>
    <w:uiPriority w:val="35"/>
    <w:unhideWhenUsed/>
    <w:qFormat/>
    <w:rsid w:val="008707C0"/>
    <w:pPr>
      <w:spacing w:after="200" w:line="240" w:lineRule="auto"/>
    </w:pPr>
    <w:rPr>
      <w:i/>
      <w:iCs/>
      <w:szCs w:val="18"/>
    </w:rPr>
  </w:style>
  <w:style w:type="table" w:styleId="GridTable1Light1" w:customStyle="1">
    <w:name w:val="Grid Table 1 Light1"/>
    <w:basedOn w:val="TableNormal"/>
    <w:uiPriority w:val="46"/>
    <w:rsid w:val="003709F8"/>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themeTint="99" w:sz="12" w:space="0"/>
        </w:tcBorders>
      </w:tcPr>
    </w:tblStylePr>
    <w:tblStylePr w:type="lastRow">
      <w:rPr>
        <w:b/>
        <w:bCs/>
      </w:rPr>
      <w:tblPr/>
      <w:tcPr>
        <w:tcBorders>
          <w:top w:val="double" w:color="666666" w:themeColor="text1" w:themeTint="99" w:sz="2" w:space="0"/>
        </w:tcBorders>
      </w:tcPr>
    </w:tblStylePr>
    <w:tblStylePr w:type="firstCol">
      <w:rPr>
        <w:b/>
        <w:bCs/>
      </w:rPr>
    </w:tblStylePr>
    <w:tblStylePr w:type="lastCol">
      <w:rPr>
        <w:b/>
        <w:bCs/>
      </w:rPr>
    </w:tblStylePr>
  </w:style>
  <w:style w:type="table" w:styleId="PlainTable51" w:customStyle="1">
    <w:name w:val="Plain Table 51"/>
    <w:basedOn w:val="TableNormal"/>
    <w:uiPriority w:val="45"/>
    <w:rsid w:val="00236D53"/>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D372E6"/>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D372E6"/>
    <w:rPr>
      <w:rFonts w:ascii="Segoe UI" w:hAnsi="Segoe UI" w:cs="Segoe UI"/>
      <w:sz w:val="18"/>
      <w:szCs w:val="18"/>
    </w:rPr>
  </w:style>
  <w:style w:type="character" w:styleId="Heading1Char" w:customStyle="1">
    <w:name w:val="Heading 1 Char"/>
    <w:basedOn w:val="DefaultParagraphFont"/>
    <w:link w:val="Heading1"/>
    <w:uiPriority w:val="9"/>
    <w:rsid w:val="008707C0"/>
    <w:rPr>
      <w:rFonts w:ascii="Constantia" w:hAnsi="Constantia" w:eastAsiaTheme="majorEastAsia" w:cstheme="majorBidi"/>
      <w:sz w:val="32"/>
      <w:szCs w:val="32"/>
    </w:rPr>
  </w:style>
  <w:style w:type="character" w:styleId="Heading2Char" w:customStyle="1">
    <w:name w:val="Heading 2 Char"/>
    <w:basedOn w:val="DefaultParagraphFont"/>
    <w:link w:val="Heading2"/>
    <w:uiPriority w:val="9"/>
    <w:rsid w:val="008707C0"/>
    <w:rPr>
      <w:rFonts w:ascii="Constantia" w:hAnsi="Constantia" w:eastAsiaTheme="majorEastAsia" w:cstheme="majorBidi"/>
      <w:sz w:val="26"/>
      <w:szCs w:val="26"/>
    </w:rPr>
  </w:style>
  <w:style w:type="character" w:styleId="Heading3Char" w:customStyle="1">
    <w:name w:val="Heading 3 Char"/>
    <w:basedOn w:val="DefaultParagraphFont"/>
    <w:link w:val="Heading3"/>
    <w:uiPriority w:val="9"/>
    <w:rsid w:val="008707C0"/>
    <w:rPr>
      <w:rFonts w:ascii="Constantia" w:hAnsi="Constantia" w:eastAsiaTheme="majorEastAsia" w:cstheme="majorBidi"/>
      <w:sz w:val="24"/>
      <w:szCs w:val="24"/>
    </w:rPr>
  </w:style>
  <w:style w:type="character" w:styleId="Heading4Char" w:customStyle="1">
    <w:name w:val="Heading 4 Char"/>
    <w:basedOn w:val="DefaultParagraphFont"/>
    <w:link w:val="Heading4"/>
    <w:uiPriority w:val="9"/>
    <w:semiHidden/>
    <w:rsid w:val="008707C0"/>
    <w:rPr>
      <w:rFonts w:asciiTheme="majorHAnsi" w:hAnsiTheme="majorHAnsi" w:eastAsiaTheme="majorEastAsia" w:cstheme="majorBidi"/>
      <w:i/>
      <w:iCs/>
      <w:color w:val="2E74B5" w:themeColor="accent1" w:themeShade="BF"/>
    </w:rPr>
  </w:style>
  <w:style w:type="character" w:styleId="Heading5Char" w:customStyle="1">
    <w:name w:val="Heading 5 Char"/>
    <w:basedOn w:val="DefaultParagraphFont"/>
    <w:link w:val="Heading5"/>
    <w:uiPriority w:val="9"/>
    <w:semiHidden/>
    <w:rsid w:val="008707C0"/>
    <w:rPr>
      <w:rFonts w:asciiTheme="majorHAnsi" w:hAnsiTheme="majorHAnsi" w:eastAsiaTheme="majorEastAsia" w:cstheme="majorBidi"/>
      <w:color w:val="2E74B5" w:themeColor="accent1" w:themeShade="BF"/>
    </w:rPr>
  </w:style>
  <w:style w:type="character" w:styleId="Heading6Char" w:customStyle="1">
    <w:name w:val="Heading 6 Char"/>
    <w:basedOn w:val="DefaultParagraphFont"/>
    <w:link w:val="Heading6"/>
    <w:uiPriority w:val="9"/>
    <w:semiHidden/>
    <w:rsid w:val="008707C0"/>
    <w:rPr>
      <w:rFonts w:asciiTheme="majorHAnsi" w:hAnsiTheme="majorHAnsi" w:eastAsiaTheme="majorEastAsia" w:cstheme="majorBidi"/>
      <w:color w:val="1F4D78" w:themeColor="accent1" w:themeShade="7F"/>
    </w:rPr>
  </w:style>
  <w:style w:type="character" w:styleId="Heading7Char" w:customStyle="1">
    <w:name w:val="Heading 7 Char"/>
    <w:basedOn w:val="DefaultParagraphFont"/>
    <w:link w:val="Heading7"/>
    <w:uiPriority w:val="9"/>
    <w:semiHidden/>
    <w:rsid w:val="008707C0"/>
    <w:rPr>
      <w:rFonts w:asciiTheme="majorHAnsi" w:hAnsiTheme="majorHAnsi" w:eastAsiaTheme="majorEastAsia" w:cstheme="majorBidi"/>
      <w:i/>
      <w:iCs/>
      <w:color w:val="1F4D78" w:themeColor="accent1" w:themeShade="7F"/>
    </w:rPr>
  </w:style>
  <w:style w:type="character" w:styleId="Heading8Char" w:customStyle="1">
    <w:name w:val="Heading 8 Char"/>
    <w:basedOn w:val="DefaultParagraphFont"/>
    <w:link w:val="Heading8"/>
    <w:uiPriority w:val="9"/>
    <w:semiHidden/>
    <w:rsid w:val="008707C0"/>
    <w:rPr>
      <w:rFonts w:asciiTheme="majorHAnsi" w:hAnsiTheme="majorHAnsi" w:eastAsiaTheme="majorEastAsia" w:cstheme="majorBidi"/>
      <w:color w:val="272727" w:themeColor="text1" w:themeTint="D8"/>
      <w:sz w:val="21"/>
      <w:szCs w:val="21"/>
    </w:rPr>
  </w:style>
  <w:style w:type="character" w:styleId="Heading9Char" w:customStyle="1">
    <w:name w:val="Heading 9 Char"/>
    <w:basedOn w:val="DefaultParagraphFont"/>
    <w:link w:val="Heading9"/>
    <w:uiPriority w:val="9"/>
    <w:semiHidden/>
    <w:rsid w:val="008707C0"/>
    <w:rPr>
      <w:rFonts w:asciiTheme="majorHAnsi" w:hAnsiTheme="majorHAnsi" w:eastAsiaTheme="majorEastAsia" w:cstheme="majorBidi"/>
      <w:i/>
      <w:iCs/>
      <w:color w:val="272727" w:themeColor="text1" w:themeTint="D8"/>
      <w:sz w:val="21"/>
      <w:szCs w:val="21"/>
    </w:rPr>
  </w:style>
  <w:style w:type="paragraph" w:styleId="Title">
    <w:name w:val="Title"/>
    <w:basedOn w:val="Normal"/>
    <w:next w:val="Normal"/>
    <w:link w:val="TitleChar"/>
    <w:uiPriority w:val="10"/>
    <w:qFormat/>
    <w:rsid w:val="008707C0"/>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8707C0"/>
    <w:rPr>
      <w:rFonts w:asciiTheme="majorHAnsi" w:hAnsiTheme="majorHAnsi" w:eastAsiaTheme="majorEastAsia" w:cstheme="majorBidi"/>
      <w:spacing w:val="-10"/>
      <w:kern w:val="28"/>
      <w:sz w:val="56"/>
      <w:szCs w:val="56"/>
    </w:rPr>
  </w:style>
  <w:style w:type="character" w:styleId="PlaceholderText">
    <w:name w:val="Placeholder Text"/>
    <w:basedOn w:val="DefaultParagraphFont"/>
    <w:uiPriority w:val="99"/>
    <w:semiHidden/>
    <w:rsid w:val="00D9712E"/>
    <w:rPr>
      <w:color w:val="808080"/>
    </w:rPr>
  </w:style>
  <w:style w:type="character" w:styleId="CommentReference">
    <w:name w:val="annotation reference"/>
    <w:basedOn w:val="DefaultParagraphFont"/>
    <w:uiPriority w:val="99"/>
    <w:semiHidden/>
    <w:unhideWhenUsed/>
    <w:rsid w:val="00842F9D"/>
    <w:rPr>
      <w:sz w:val="18"/>
      <w:szCs w:val="18"/>
    </w:rPr>
  </w:style>
  <w:style w:type="paragraph" w:styleId="CommentText">
    <w:name w:val="annotation text"/>
    <w:basedOn w:val="Normal"/>
    <w:link w:val="CommentTextChar"/>
    <w:uiPriority w:val="99"/>
    <w:semiHidden/>
    <w:unhideWhenUsed/>
    <w:rsid w:val="00842F9D"/>
    <w:pPr>
      <w:spacing w:line="240" w:lineRule="auto"/>
    </w:pPr>
    <w:rPr>
      <w:sz w:val="24"/>
      <w:szCs w:val="24"/>
    </w:rPr>
  </w:style>
  <w:style w:type="character" w:styleId="CommentTextChar" w:customStyle="1">
    <w:name w:val="Comment Text Char"/>
    <w:basedOn w:val="DefaultParagraphFont"/>
    <w:link w:val="CommentText"/>
    <w:uiPriority w:val="99"/>
    <w:semiHidden/>
    <w:rsid w:val="00842F9D"/>
    <w:rPr>
      <w:sz w:val="24"/>
      <w:szCs w:val="24"/>
    </w:rPr>
  </w:style>
  <w:style w:type="paragraph" w:styleId="CommentSubject">
    <w:name w:val="annotation subject"/>
    <w:basedOn w:val="CommentText"/>
    <w:next w:val="CommentText"/>
    <w:link w:val="CommentSubjectChar"/>
    <w:uiPriority w:val="99"/>
    <w:semiHidden/>
    <w:unhideWhenUsed/>
    <w:rsid w:val="00842F9D"/>
    <w:rPr>
      <w:b/>
      <w:bCs/>
      <w:sz w:val="20"/>
      <w:szCs w:val="20"/>
    </w:rPr>
  </w:style>
  <w:style w:type="character" w:styleId="CommentSubjectChar" w:customStyle="1">
    <w:name w:val="Comment Subject Char"/>
    <w:basedOn w:val="CommentTextChar"/>
    <w:link w:val="CommentSubject"/>
    <w:uiPriority w:val="99"/>
    <w:semiHidden/>
    <w:rsid w:val="00842F9D"/>
    <w:rPr>
      <w:b/>
      <w:bCs/>
      <w:sz w:val="20"/>
      <w:szCs w:val="20"/>
    </w:rPr>
  </w:style>
  <w:style w:type="table" w:styleId="TableGridLight1" w:customStyle="1">
    <w:name w:val="Table Grid Light1"/>
    <w:basedOn w:val="TableNormal"/>
    <w:uiPriority w:val="99"/>
    <w:rsid w:val="00CE1C0A"/>
    <w:pPr>
      <w:spacing w:after="0" w:line="240" w:lineRule="auto"/>
    </w:pPr>
    <w:tblPr>
      <w:tblBorders>
        <w:top w:val="single" w:color="BFBFBF" w:themeColor="background1" w:themeShade="BF" w:sz="4" w:space="0"/>
        <w:left w:val="single" w:color="BFBFBF" w:themeColor="background1" w:themeShade="BF" w:sz="4" w:space="0"/>
        <w:bottom w:val="single" w:color="BFBFBF" w:themeColor="background1" w:themeShade="BF" w:sz="4" w:space="0"/>
        <w:right w:val="single" w:color="BFBFBF" w:themeColor="background1" w:themeShade="BF" w:sz="4" w:space="0"/>
        <w:insideH w:val="single" w:color="BFBFBF" w:themeColor="background1" w:themeShade="BF" w:sz="4" w:space="0"/>
        <w:insideV w:val="single" w:color="BFBFBF" w:themeColor="background1" w:themeShade="BF"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646199">
      <w:bodyDiv w:val="1"/>
      <w:marLeft w:val="0"/>
      <w:marRight w:val="0"/>
      <w:marTop w:val="0"/>
      <w:marBottom w:val="0"/>
      <w:divBdr>
        <w:top w:val="none" w:sz="0" w:space="0" w:color="auto"/>
        <w:left w:val="none" w:sz="0" w:space="0" w:color="auto"/>
        <w:bottom w:val="none" w:sz="0" w:space="0" w:color="auto"/>
        <w:right w:val="none" w:sz="0" w:space="0" w:color="auto"/>
      </w:divBdr>
    </w:div>
    <w:div w:id="187067651">
      <w:bodyDiv w:val="1"/>
      <w:marLeft w:val="0"/>
      <w:marRight w:val="0"/>
      <w:marTop w:val="0"/>
      <w:marBottom w:val="0"/>
      <w:divBdr>
        <w:top w:val="none" w:sz="0" w:space="0" w:color="auto"/>
        <w:left w:val="none" w:sz="0" w:space="0" w:color="auto"/>
        <w:bottom w:val="none" w:sz="0" w:space="0" w:color="auto"/>
        <w:right w:val="none" w:sz="0" w:space="0" w:color="auto"/>
      </w:divBdr>
    </w:div>
    <w:div w:id="46944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image" Target="media/image3.png"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chart" Target="charts/chart3.xml" Id="rId12"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hart" Target="charts/chart2.xml" Id="rId11" /><Relationship Type="http://schemas.openxmlformats.org/officeDocument/2006/relationships/webSettings" Target="webSettings.xml" Id="rId5" /><Relationship Type="http://schemas.openxmlformats.org/officeDocument/2006/relationships/theme" Target="theme/theme1.xml" Id="rId15" /><Relationship Type="http://schemas.openxmlformats.org/officeDocument/2006/relationships/chart" Target="charts/chart1.xml" Id="rId10"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fontTable" Target="fontTable.xml" Id="rId14" /></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2\Dropbox%20(MIT)\Tar%20Sands%20Stuff\Dashboardv1.7.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2\Dropbox%20(MIT)\Tar%20Sands%20Stuff\Dashboardv1.7.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253265490112907E-2"/>
          <c:y val="4.9472212712541361E-2"/>
          <c:w val="0.79895328568422996"/>
          <c:h val="0.64776047015862148"/>
        </c:manualLayout>
      </c:layout>
      <c:areaChart>
        <c:grouping val="stacked"/>
        <c:varyColors val="0"/>
        <c:ser>
          <c:idx val="1"/>
          <c:order val="1"/>
          <c:tx>
            <c:v>Transmission Line Construction</c:v>
          </c:tx>
          <c:spPr>
            <a:solidFill>
              <a:schemeClr val="accent2"/>
            </a:solidFill>
            <a:ln w="25400">
              <a:noFill/>
            </a:ln>
            <a:effectLst/>
          </c:spP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24:$AR$24</c:f>
              <c:numCache>
                <c:formatCode>0.00</c:formatCode>
                <c:ptCount val="41"/>
                <c:pt idx="0">
                  <c:v>0</c:v>
                </c:pt>
                <c:pt idx="1">
                  <c:v>0.10885960000000001</c:v>
                </c:pt>
                <c:pt idx="2">
                  <c:v>0.1488172698788304</c:v>
                </c:pt>
                <c:pt idx="3">
                  <c:v>0.89468493738738153</c:v>
                </c:pt>
                <c:pt idx="4">
                  <c:v>0.86928370480067341</c:v>
                </c:pt>
                <c:pt idx="5">
                  <c:v>0.87778322839798217</c:v>
                </c:pt>
                <c:pt idx="6">
                  <c:v>0.88232671932910145</c:v>
                </c:pt>
                <c:pt idx="7">
                  <c:v>0.88741532505216136</c:v>
                </c:pt>
                <c:pt idx="8">
                  <c:v>0.89251460070331645</c:v>
                </c:pt>
                <c:pt idx="9">
                  <c:v>0.89768875007436033</c:v>
                </c:pt>
                <c:pt idx="10">
                  <c:v>0.90293081543623321</c:v>
                </c:pt>
                <c:pt idx="11">
                  <c:v>0.90824230602993039</c:v>
                </c:pt>
                <c:pt idx="12">
                  <c:v>0.91362373173613032</c:v>
                </c:pt>
                <c:pt idx="13">
                  <c:v>0.91907572852250397</c:v>
                </c:pt>
                <c:pt idx="14">
                  <c:v>0.92459892471925287</c:v>
                </c:pt>
                <c:pt idx="15">
                  <c:v>0.93019395698833729</c:v>
                </c:pt>
                <c:pt idx="16">
                  <c:v>0.93586146849750729</c:v>
                </c:pt>
                <c:pt idx="17">
                  <c:v>0.94160210921059539</c:v>
                </c:pt>
                <c:pt idx="18">
                  <c:v>0.94741653592701502</c:v>
                </c:pt>
                <c:pt idx="19">
                  <c:v>0.9533054123517436</c:v>
                </c:pt>
                <c:pt idx="20">
                  <c:v>0.95926940916249803</c:v>
                </c:pt>
                <c:pt idx="21">
                  <c:v>4.7357640779676332E-3</c:v>
                </c:pt>
                <c:pt idx="22">
                  <c:v>0.13753870501988083</c:v>
                </c:pt>
                <c:pt idx="23">
                  <c:v>0.13281510734643631</c:v>
                </c:pt>
                <c:pt idx="24">
                  <c:v>0.22795308678188414</c:v>
                </c:pt>
                <c:pt idx="25">
                  <c:v>0.21911584585616389</c:v>
                </c:pt>
                <c:pt idx="26">
                  <c:v>0.22670499124061652</c:v>
                </c:pt>
                <c:pt idx="27">
                  <c:v>0.2318885844212735</c:v>
                </c:pt>
                <c:pt idx="28">
                  <c:v>0.23744311954141553</c:v>
                </c:pt>
                <c:pt idx="29">
                  <c:v>0.2429751646408585</c:v>
                </c:pt>
                <c:pt idx="30">
                  <c:v>0.24853959581727281</c:v>
                </c:pt>
                <c:pt idx="31">
                  <c:v>0.25412950215959068</c:v>
                </c:pt>
                <c:pt idx="32">
                  <c:v>0.25974633180365941</c:v>
                </c:pt>
                <c:pt idx="33">
                  <c:v>0.26539042291290244</c:v>
                </c:pt>
                <c:pt idx="34">
                  <c:v>0.27106226375251746</c:v>
                </c:pt>
                <c:pt idx="35">
                  <c:v>0.27676232696616837</c:v>
                </c:pt>
                <c:pt idx="36">
                  <c:v>0.2824910912227469</c:v>
                </c:pt>
                <c:pt idx="37">
                  <c:v>0.28824903846466177</c:v>
                </c:pt>
                <c:pt idx="38">
                  <c:v>0.29403665430947029</c:v>
                </c:pt>
                <c:pt idx="39">
                  <c:v>0.29985442804706597</c:v>
                </c:pt>
                <c:pt idx="40">
                  <c:v>0.30570285268908742</c:v>
                </c:pt>
              </c:numCache>
            </c:numRef>
          </c:val>
        </c:ser>
        <c:ser>
          <c:idx val="2"/>
          <c:order val="2"/>
          <c:tx>
            <c:v>Newly Built Turbines</c:v>
          </c:tx>
          <c:spPr>
            <a:pattFill prst="wdDnDiag">
              <a:fgClr>
                <a:schemeClr val="bg1">
                  <a:lumMod val="65000"/>
                </a:schemeClr>
              </a:fgClr>
              <a:bgClr>
                <a:schemeClr val="bg1"/>
              </a:bgClr>
            </a:pattFill>
            <a:ln w="25400">
              <a:noFill/>
            </a:ln>
            <a:effectLst/>
          </c:spP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21:$AR$21</c:f>
              <c:numCache>
                <c:formatCode>0.00</c:formatCode>
                <c:ptCount val="41"/>
                <c:pt idx="0">
                  <c:v>8.1167999999999996</c:v>
                </c:pt>
                <c:pt idx="1">
                  <c:v>8.0479927733333341</c:v>
                </c:pt>
                <c:pt idx="2">
                  <c:v>8.0492476995933266</c:v>
                </c:pt>
                <c:pt idx="3">
                  <c:v>7.3454060681982964</c:v>
                </c:pt>
                <c:pt idx="4">
                  <c:v>7.4172266393923394</c:v>
                </c:pt>
                <c:pt idx="5">
                  <c:v>7.4556189222246676</c:v>
                </c:pt>
                <c:pt idx="6">
                  <c:v>7.498617399189591</c:v>
                </c:pt>
                <c:pt idx="7">
                  <c:v>7.5417060365406998</c:v>
                </c:pt>
                <c:pt idx="8">
                  <c:v>7.585427353273043</c:v>
                </c:pt>
                <c:pt idx="9">
                  <c:v>7.6297225569060272</c:v>
                </c:pt>
                <c:pt idx="10">
                  <c:v>7.6746044004545215</c:v>
                </c:pt>
                <c:pt idx="11">
                  <c:v>7.7200771923860652</c:v>
                </c:pt>
                <c:pt idx="12">
                  <c:v>7.766146306597288</c:v>
                </c:pt>
                <c:pt idx="13">
                  <c:v>7.8128170524486267</c:v>
                </c:pt>
                <c:pt idx="14">
                  <c:v>7.8600948097034031</c:v>
                </c:pt>
                <c:pt idx="15">
                  <c:v>7.9079850130985729</c:v>
                </c:pt>
                <c:pt idx="16">
                  <c:v>7.9564931547977897</c:v>
                </c:pt>
                <c:pt idx="17">
                  <c:v>8.005624784724839</c:v>
                </c:pt>
                <c:pt idx="18">
                  <c:v>8.0553855111553325</c:v>
                </c:pt>
                <c:pt idx="19">
                  <c:v>8.1057810012841394</c:v>
                </c:pt>
                <c:pt idx="20">
                  <c:v>4.0016981802094911E-2</c:v>
                </c:pt>
                <c:pt idx="21">
                  <c:v>1.1621955328114815</c:v>
                </c:pt>
                <c:pt idx="22">
                  <c:v>1.1222813565504708</c:v>
                </c:pt>
                <c:pt idx="23">
                  <c:v>1.9261927695931278</c:v>
                </c:pt>
                <c:pt idx="24">
                  <c:v>1.851518502994711</c:v>
                </c:pt>
                <c:pt idx="25">
                  <c:v>1.9156464214770195</c:v>
                </c:pt>
                <c:pt idx="26">
                  <c:v>1.9594475379525158</c:v>
                </c:pt>
                <c:pt idx="27">
                  <c:v>2.0063830962199005</c:v>
                </c:pt>
                <c:pt idx="28">
                  <c:v>2.0531286148791401</c:v>
                </c:pt>
                <c:pt idx="29">
                  <c:v>2.1001477943525417</c:v>
                </c:pt>
                <c:pt idx="30">
                  <c:v>2.1473822377693312</c:v>
                </c:pt>
                <c:pt idx="31">
                  <c:v>2.1948441818086866</c:v>
                </c:pt>
                <c:pt idx="32">
                  <c:v>2.2425364839354547</c:v>
                </c:pt>
                <c:pt idx="33">
                  <c:v>2.2904632699676357</c:v>
                </c:pt>
                <c:pt idx="34">
                  <c:v>2.3386285337214465</c:v>
                </c:pt>
                <c:pt idx="35">
                  <c:v>2.3870363199265681</c:v>
                </c:pt>
                <c:pt idx="36">
                  <c:v>2.4356907009733662</c:v>
                </c:pt>
                <c:pt idx="37">
                  <c:v>2.4845957803070875</c:v>
                </c:pt>
                <c:pt idx="38">
                  <c:v>2.5337556924043665</c:v>
                </c:pt>
                <c:pt idx="39">
                  <c:v>2.5831746031898883</c:v>
                </c:pt>
                <c:pt idx="40">
                  <c:v>2.6328567104007812</c:v>
                </c:pt>
              </c:numCache>
            </c:numRef>
          </c:val>
        </c:ser>
        <c:ser>
          <c:idx val="3"/>
          <c:order val="3"/>
          <c:tx>
            <c:v>Replaced Turbines</c:v>
          </c:tx>
          <c:spPr>
            <a:pattFill prst="wdUpDiag">
              <a:fgClr>
                <a:schemeClr val="accent4"/>
              </a:fgClr>
              <a:bgClr>
                <a:schemeClr val="bg1"/>
              </a:bgClr>
            </a:pattFill>
            <a:ln w="25400">
              <a:noFill/>
            </a:ln>
            <a:effectLst/>
          </c:spP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22:$AR$22</c:f>
              <c:numCache>
                <c:formatCode>0.00</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8.1167999999999996</c:v>
                </c:pt>
                <c:pt idx="21">
                  <c:v>8.0479927733333341</c:v>
                </c:pt>
                <c:pt idx="22">
                  <c:v>8.0492476995933266</c:v>
                </c:pt>
                <c:pt idx="23">
                  <c:v>7.3454060681982956</c:v>
                </c:pt>
                <c:pt idx="24">
                  <c:v>7.4172266393923394</c:v>
                </c:pt>
                <c:pt idx="25">
                  <c:v>7.4556189222246676</c:v>
                </c:pt>
                <c:pt idx="26">
                  <c:v>7.498617399189591</c:v>
                </c:pt>
                <c:pt idx="27">
                  <c:v>7.5417060365407007</c:v>
                </c:pt>
                <c:pt idx="28">
                  <c:v>7.585427353273043</c:v>
                </c:pt>
                <c:pt idx="29">
                  <c:v>7.6297225569060263</c:v>
                </c:pt>
                <c:pt idx="30">
                  <c:v>7.6746044004545224</c:v>
                </c:pt>
                <c:pt idx="31">
                  <c:v>7.7200771923860643</c:v>
                </c:pt>
                <c:pt idx="32">
                  <c:v>7.766146306597288</c:v>
                </c:pt>
                <c:pt idx="33">
                  <c:v>7.8128170524486267</c:v>
                </c:pt>
                <c:pt idx="34">
                  <c:v>7.8600948097034022</c:v>
                </c:pt>
                <c:pt idx="35">
                  <c:v>7.907985013098572</c:v>
                </c:pt>
                <c:pt idx="36">
                  <c:v>7.956493154797788</c:v>
                </c:pt>
                <c:pt idx="37">
                  <c:v>8.0056247847248372</c:v>
                </c:pt>
                <c:pt idx="38">
                  <c:v>8.0553855111553307</c:v>
                </c:pt>
                <c:pt idx="39">
                  <c:v>8.1057810012841411</c:v>
                </c:pt>
                <c:pt idx="40">
                  <c:v>8.1568169818020966</c:v>
                </c:pt>
              </c:numCache>
            </c:numRef>
          </c:val>
        </c:ser>
        <c:ser>
          <c:idx val="4"/>
          <c:order val="4"/>
          <c:tx>
            <c:v>Maintenance</c:v>
          </c:tx>
          <c:spPr>
            <a:pattFill prst="smGrid">
              <a:fgClr>
                <a:schemeClr val="accent5"/>
              </a:fgClr>
              <a:bgClr>
                <a:schemeClr val="bg1"/>
              </a:bgClr>
            </a:pattFill>
            <a:ln w="25400">
              <a:noFill/>
            </a:ln>
            <a:effectLst/>
          </c:spPr>
          <c:val>
            <c:numRef>
              <c:f>'D:\Dropbox2\Dropbox (MIT)\Tar Sands Stuff\[Dashboardv1.7.xlsx]Cumulative 40yr Model'!$D$23:$AR$23</c:f>
              <c:numCache>
                <c:formatCode>0.00</c:formatCode>
                <c:ptCount val="41"/>
                <c:pt idx="0">
                  <c:v>0</c:v>
                </c:pt>
                <c:pt idx="1">
                  <c:v>0.14714666666666668</c:v>
                </c:pt>
                <c:pt idx="2">
                  <c:v>0.29304595086159846</c:v>
                </c:pt>
                <c:pt idx="3">
                  <c:v>0.43896798518171137</c:v>
                </c:pt>
                <c:pt idx="4">
                  <c:v>0.57213031741220677</c:v>
                </c:pt>
                <c:pt idx="5">
                  <c:v>0.70659465999768201</c:v>
                </c:pt>
                <c:pt idx="6">
                  <c:v>0.84175500303216422</c:v>
                </c:pt>
                <c:pt idx="7">
                  <c:v>0.97769485061981165</c:v>
                </c:pt>
                <c:pt idx="8">
                  <c:v>1.1144158372471578</c:v>
                </c:pt>
                <c:pt idx="9">
                  <c:v>1.2519294325404118</c:v>
                </c:pt>
                <c:pt idx="10">
                  <c:v>1.3902460402971875</c:v>
                </c:pt>
                <c:pt idx="11">
                  <c:v>1.5293762955101056</c:v>
                </c:pt>
                <c:pt idx="12">
                  <c:v>1.669330911278508</c:v>
                </c:pt>
                <c:pt idx="13">
                  <c:v>1.8101206981232543</c:v>
                </c:pt>
                <c:pt idx="14">
                  <c:v>1.9517565628167675</c:v>
                </c:pt>
                <c:pt idx="15">
                  <c:v>2.0942495096593436</c:v>
                </c:pt>
                <c:pt idx="16">
                  <c:v>2.2376106414757504</c:v>
                </c:pt>
                <c:pt idx="17">
                  <c:v>2.3818511606562951</c:v>
                </c:pt>
                <c:pt idx="18">
                  <c:v>2.5269823702039389</c:v>
                </c:pt>
                <c:pt idx="19">
                  <c:v>2.673015674792135</c:v>
                </c:pt>
                <c:pt idx="20">
                  <c:v>2.8199625818329586</c:v>
                </c:pt>
                <c:pt idx="21">
                  <c:v>2.8206880358890198</c:v>
                </c:pt>
                <c:pt idx="22">
                  <c:v>2.8417570777119185</c:v>
                </c:pt>
                <c:pt idx="23">
                  <c:v>2.8621025292049382</c:v>
                </c:pt>
                <c:pt idx="24">
                  <c:v>2.8970218133320653</c:v>
                </c:pt>
                <c:pt idx="25">
                  <c:v>2.9305873534448352</c:v>
                </c:pt>
                <c:pt idx="26">
                  <c:v>2.9653154464657629</c:v>
                </c:pt>
                <c:pt idx="27">
                  <c:v>3.0008375948146102</c:v>
                </c:pt>
                <c:pt idx="28">
                  <c:v>3.0372106217051464</c:v>
                </c:pt>
                <c:pt idx="29">
                  <c:v>3.0744310819748857</c:v>
                </c:pt>
                <c:pt idx="30">
                  <c:v>3.1125039367263057</c:v>
                </c:pt>
                <c:pt idx="31">
                  <c:v>3.1514330884051653</c:v>
                </c:pt>
                <c:pt idx="32">
                  <c:v>3.1912226612917554</c:v>
                </c:pt>
                <c:pt idx="33">
                  <c:v>3.2318768314683632</c:v>
                </c:pt>
                <c:pt idx="34">
                  <c:v>3.2733998498128045</c:v>
                </c:pt>
                <c:pt idx="35">
                  <c:v>3.3157960396054165</c:v>
                </c:pt>
                <c:pt idx="36">
                  <c:v>3.3590697974520385</c:v>
                </c:pt>
                <c:pt idx="37">
                  <c:v>3.4032255937854732</c:v>
                </c:pt>
                <c:pt idx="38">
                  <c:v>3.448267973428468</c:v>
                </c:pt>
                <c:pt idx="39">
                  <c:v>3.4942015561562658</c:v>
                </c:pt>
                <c:pt idx="40">
                  <c:v>3.5410310372667264</c:v>
                </c:pt>
              </c:numCache>
            </c:numRef>
          </c:val>
        </c:ser>
        <c:dLbls>
          <c:showLegendKey val="0"/>
          <c:showVal val="0"/>
          <c:showCatName val="0"/>
          <c:showSerName val="0"/>
          <c:showPercent val="0"/>
          <c:showBubbleSize val="0"/>
        </c:dLbls>
        <c:axId val="233923280"/>
        <c:axId val="233923672"/>
      </c:areaChart>
      <c:lineChart>
        <c:grouping val="standard"/>
        <c:varyColors val="0"/>
        <c:ser>
          <c:idx val="5"/>
          <c:order val="0"/>
          <c:tx>
            <c:v>Active Turbines (Right Axis)</c:v>
          </c:tx>
          <c:spPr>
            <a:ln w="28575" cap="rnd">
              <a:solidFill>
                <a:schemeClr val="tx1"/>
              </a:solidFill>
              <a:prstDash val="dash"/>
              <a:round/>
            </a:ln>
            <a:effectLst/>
          </c:spPr>
          <c:marker>
            <c:symbol val="none"/>
          </c:marker>
          <c:cat>
            <c:numRef>
              <c:f>'D:\Dropbox2\Dropbox (MIT)\Tar Sands Stuff\[Dashboardv1.7.xlsx]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D:\Dropbox2\Dropbox (MIT)\Tar Sands Stuff\[Dashboardv1.7.xlsx]Cumulative 40yr Model'!$D$8:$AR$8</c:f>
              <c:numCache>
                <c:formatCode>0.0</c:formatCode>
                <c:ptCount val="41"/>
                <c:pt idx="0" formatCode="General">
                  <c:v>0</c:v>
                </c:pt>
                <c:pt idx="1">
                  <c:v>1.3758454106280193</c:v>
                </c:pt>
                <c:pt idx="2">
                  <c:v>2.7400275910387886</c:v>
                </c:pt>
                <c:pt idx="3">
                  <c:v>4.1044224888425562</c:v>
                </c:pt>
                <c:pt idx="4">
                  <c:v>5.3495120842656076</c:v>
                </c:pt>
                <c:pt idx="5">
                  <c:v>6.6067756895528928</c:v>
                </c:pt>
                <c:pt idx="6">
                  <c:v>7.8705470129234607</c:v>
                </c:pt>
                <c:pt idx="7">
                  <c:v>9.1416068314147889</c:v>
                </c:pt>
                <c:pt idx="8">
                  <c:v>10.41997042774341</c:v>
                </c:pt>
                <c:pt idx="9">
                  <c:v>11.705745044791133</c:v>
                </c:pt>
                <c:pt idx="10">
                  <c:v>12.999027959767998</c:v>
                </c:pt>
                <c:pt idx="11">
                  <c:v>14.29991861159519</c:v>
                </c:pt>
                <c:pt idx="12">
                  <c:v>15.608517169504516</c:v>
                </c:pt>
                <c:pt idx="13">
                  <c:v>16.924924713634915</c:v>
                </c:pt>
                <c:pt idx="14">
                  <c:v>18.249243224093195</c:v>
                </c:pt>
                <c:pt idx="15">
                  <c:v>19.581575592887738</c:v>
                </c:pt>
                <c:pt idx="16">
                  <c:v>20.92202563324685</c:v>
                </c:pt>
                <c:pt idx="17">
                  <c:v>22.270698089352926</c:v>
                </c:pt>
                <c:pt idx="18">
                  <c:v>23.627698646133133</c:v>
                </c:pt>
                <c:pt idx="19">
                  <c:v>24.993133939150393</c:v>
                </c:pt>
                <c:pt idx="20">
                  <c:v>26.367111564590537</c:v>
                </c:pt>
                <c:pt idx="21">
                  <c:v>26.373894678719211</c:v>
                </c:pt>
                <c:pt idx="22">
                  <c:v>26.57089366724561</c:v>
                </c:pt>
                <c:pt idx="23">
                  <c:v>26.761126967788108</c:v>
                </c:pt>
                <c:pt idx="24">
                  <c:v>27.087627988144604</c:v>
                </c:pt>
                <c:pt idx="25">
                  <c:v>27.401471280456615</c:v>
                </c:pt>
                <c:pt idx="26">
                  <c:v>27.72618463268596</c:v>
                </c:pt>
                <c:pt idx="27">
                  <c:v>28.058322532160918</c:v>
                </c:pt>
                <c:pt idx="28">
                  <c:v>28.398416285228109</c:v>
                </c:pt>
                <c:pt idx="29">
                  <c:v>28.746433679054562</c:v>
                </c:pt>
                <c:pt idx="30">
                  <c:v>29.102421100760221</c:v>
                </c:pt>
                <c:pt idx="31">
                  <c:v>29.466415038851469</c:v>
                </c:pt>
                <c:pt idx="32">
                  <c:v>29.838454056023888</c:v>
                </c:pt>
                <c:pt idx="33">
                  <c:v>30.218577199330177</c:v>
                </c:pt>
                <c:pt idx="34">
                  <c:v>30.606824215173493</c:v>
                </c:pt>
                <c:pt idx="35">
                  <c:v>31.003235526932365</c:v>
                </c:pt>
                <c:pt idx="36">
                  <c:v>31.407852243590821</c:v>
                </c:pt>
                <c:pt idx="37">
                  <c:v>31.820716164427054</c:v>
                </c:pt>
                <c:pt idx="38">
                  <c:v>32.241869784277398</c:v>
                </c:pt>
                <c:pt idx="39">
                  <c:v>32.671356298796319</c:v>
                </c:pt>
                <c:pt idx="40">
                  <c:v>33.109219609787061</c:v>
                </c:pt>
              </c:numCache>
            </c:numRef>
          </c:val>
          <c:smooth val="0"/>
        </c:ser>
        <c:dLbls>
          <c:showLegendKey val="0"/>
          <c:showVal val="0"/>
          <c:showCatName val="0"/>
          <c:showSerName val="0"/>
          <c:showPercent val="0"/>
          <c:showBubbleSize val="0"/>
        </c:dLbls>
        <c:marker val="1"/>
        <c:smooth val="0"/>
        <c:axId val="237812880"/>
        <c:axId val="237812488"/>
      </c:lineChart>
      <c:catAx>
        <c:axId val="23392328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Year</a:t>
                </a:r>
              </a:p>
            </c:rich>
          </c:tx>
          <c:layout>
            <c:manualLayout>
              <c:xMode val="edge"/>
              <c:yMode val="edge"/>
              <c:x val="0.44704892657648565"/>
              <c:y val="0.76881461828141051"/>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33923672"/>
        <c:crosses val="autoZero"/>
        <c:auto val="1"/>
        <c:lblAlgn val="ctr"/>
        <c:lblOffset val="100"/>
        <c:tickLblSkip val="5"/>
        <c:tickMarkSkip val="5"/>
        <c:noMultiLvlLbl val="0"/>
      </c:catAx>
      <c:valAx>
        <c:axId val="233923672"/>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Annual Expenditures ($ Billions)</a:t>
                </a:r>
              </a:p>
            </c:rich>
          </c:tx>
          <c:layout>
            <c:manualLayout>
              <c:xMode val="edge"/>
              <c:yMode val="edge"/>
              <c:x val="2.136752136752137E-3"/>
              <c:y val="6.6210772566472675E-2"/>
            </c:manualLayout>
          </c:layout>
          <c:overlay val="0"/>
          <c:spPr>
            <a:noFill/>
            <a:ln>
              <a:noFill/>
            </a:ln>
            <a:effectLst/>
          </c:spPr>
        </c:title>
        <c:numFmt formatCode="_(* #,##0_);_(* \(#,##0\);_(* &quot;-&quot;_);_(@_)"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33923280"/>
        <c:crosses val="autoZero"/>
        <c:crossBetween val="between"/>
      </c:valAx>
      <c:valAx>
        <c:axId val="237812488"/>
        <c:scaling>
          <c:orientation val="minMax"/>
          <c:max val="40"/>
        </c:scaling>
        <c:delete val="0"/>
        <c:axPos val="r"/>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Thousands</a:t>
                </a:r>
                <a:r>
                  <a:rPr lang="en-US" baseline="0"/>
                  <a:t> of Wind Turbines</a:t>
                </a:r>
                <a:endParaRPr lang="en-U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237812880"/>
        <c:crosses val="max"/>
        <c:crossBetween val="between"/>
      </c:valAx>
      <c:catAx>
        <c:axId val="237812880"/>
        <c:scaling>
          <c:orientation val="minMax"/>
        </c:scaling>
        <c:delete val="1"/>
        <c:axPos val="b"/>
        <c:numFmt formatCode="General" sourceLinked="1"/>
        <c:majorTickMark val="out"/>
        <c:minorTickMark val="none"/>
        <c:tickLblPos val="nextTo"/>
        <c:crossAx val="237812488"/>
        <c:crosses val="autoZero"/>
        <c:auto val="1"/>
        <c:lblAlgn val="ctr"/>
        <c:lblOffset val="100"/>
        <c:noMultiLvlLbl val="0"/>
      </c:catAx>
      <c:spPr>
        <a:noFill/>
        <a:ln>
          <a:noFill/>
        </a:ln>
        <a:effectLst/>
      </c:spPr>
    </c:plotArea>
    <c:legend>
      <c:legendPos val="r"/>
      <c:layout>
        <c:manualLayout>
          <c:xMode val="edge"/>
          <c:yMode val="edge"/>
          <c:x val="8.0561948987145832E-2"/>
          <c:y val="0.8104653086842406"/>
          <c:w val="0.87953142876371226"/>
          <c:h val="0.1693104530411959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zero"/>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553295804266025"/>
          <c:y val="3.0621527638994363E-2"/>
          <c:w val="0.61739557499048547"/>
          <c:h val="0.46642244826692802"/>
        </c:manualLayout>
      </c:layout>
      <c:barChart>
        <c:barDir val="bar"/>
        <c:grouping val="stacked"/>
        <c:varyColors val="0"/>
        <c:ser>
          <c:idx val="0"/>
          <c:order val="0"/>
          <c:tx>
            <c:strRef>
              <c:f>'Equivalent_$Ton'!$A$2</c:f>
              <c:strCache>
                <c:ptCount val="1"/>
                <c:pt idx="0">
                  <c:v>Reference Costs</c:v>
                </c:pt>
              </c:strCache>
            </c:strRef>
          </c:tx>
          <c:spPr>
            <a:solidFill>
              <a:schemeClr val="bg1">
                <a:lumMod val="75000"/>
              </a:schemeClr>
            </a:solid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2:$E$2</c:f>
              <c:numCache>
                <c:formatCode>_("$"* #,##0_);_("$"* \(#,##0\);_("$"* "-"??_);_(@_)</c:formatCode>
                <c:ptCount val="4"/>
                <c:pt idx="1">
                  <c:v>50</c:v>
                </c:pt>
                <c:pt idx="2">
                  <c:v>38</c:v>
                </c:pt>
                <c:pt idx="3">
                  <c:v>12</c:v>
                </c:pt>
              </c:numCache>
            </c:numRef>
          </c:val>
        </c:ser>
        <c:ser>
          <c:idx val="1"/>
          <c:order val="1"/>
          <c:tx>
            <c:strRef>
              <c:f>'Equivalent_$Ton'!$A$3</c:f>
              <c:strCache>
                <c:ptCount val="1"/>
                <c:pt idx="0">
                  <c:v>NPV Turbine CapX</c:v>
                </c:pt>
              </c:strCache>
            </c:strRef>
          </c:tx>
          <c:spPr>
            <a:pattFill prst="wdDnDiag">
              <a:fgClr>
                <a:schemeClr val="bg1">
                  <a:lumMod val="75000"/>
                </a:schemeClr>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3:$E$3</c:f>
              <c:numCache>
                <c:formatCode>General</c:formatCode>
                <c:ptCount val="4"/>
                <c:pt idx="0" formatCode="_(&quot;$&quot;* #,##0_);_(&quot;$&quot;* \(#,##0\);_(&quot;$&quot;* &quot;-&quot;??_);_(@_)">
                  <c:v>46.930680261519136</c:v>
                </c:pt>
              </c:numCache>
            </c:numRef>
          </c:val>
        </c:ser>
        <c:ser>
          <c:idx val="2"/>
          <c:order val="2"/>
          <c:tx>
            <c:strRef>
              <c:f>'Equivalent_$Ton'!$A$4</c:f>
              <c:strCache>
                <c:ptCount val="1"/>
                <c:pt idx="0">
                  <c:v>NPV Turbine Maintenance</c:v>
                </c:pt>
              </c:strCache>
            </c:strRef>
          </c:tx>
          <c:spPr>
            <a:pattFill prst="smGrid">
              <a:fgClr>
                <a:schemeClr val="accent5"/>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4:$E$4</c:f>
              <c:numCache>
                <c:formatCode>General</c:formatCode>
                <c:ptCount val="4"/>
                <c:pt idx="0" formatCode="_(&quot;$&quot;* #,##0_);_(&quot;$&quot;* \(#,##0\);_(&quot;$&quot;* &quot;-&quot;??_);_(@_)">
                  <c:v>8.3511475670319406</c:v>
                </c:pt>
              </c:numCache>
            </c:numRef>
          </c:val>
        </c:ser>
        <c:ser>
          <c:idx val="3"/>
          <c:order val="3"/>
          <c:tx>
            <c:strRef>
              <c:f>'Equivalent_$Ton'!$A$5</c:f>
              <c:strCache>
                <c:ptCount val="1"/>
                <c:pt idx="0">
                  <c:v>NPV  Intra-Province Transmission</c:v>
                </c:pt>
              </c:strCache>
            </c:strRef>
          </c:tx>
          <c:spPr>
            <a:pattFill prst="pct80">
              <a:fgClr>
                <a:schemeClr val="accent2"/>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5:$E$5</c:f>
              <c:numCache>
                <c:formatCode>General</c:formatCode>
                <c:ptCount val="4"/>
                <c:pt idx="0" formatCode="_(&quot;$&quot;* #,##0_);_(&quot;$&quot;* \(#,##0\);_(&quot;$&quot;* &quot;-&quot;??_);_(@_)">
                  <c:v>0.63247994980836664</c:v>
                </c:pt>
              </c:numCache>
            </c:numRef>
          </c:val>
        </c:ser>
        <c:ser>
          <c:idx val="4"/>
          <c:order val="4"/>
          <c:tx>
            <c:strRef>
              <c:f>'Equivalent_$Ton'!$A$6</c:f>
              <c:strCache>
                <c:ptCount val="1"/>
                <c:pt idx="0">
                  <c:v>NPV Extra-Province Transmission</c:v>
                </c:pt>
              </c:strCache>
            </c:strRef>
          </c:tx>
          <c:spPr>
            <a:pattFill prst="wdUpDiag">
              <a:fgClr>
                <a:schemeClr val="accent2"/>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6:$E$6</c:f>
              <c:numCache>
                <c:formatCode>General</c:formatCode>
                <c:ptCount val="4"/>
                <c:pt idx="0" formatCode="_(&quot;$&quot;* #,##0_);_(&quot;$&quot;* \(#,##0\);_(&quot;$&quot;* &quot;-&quot;??_);_(@_)">
                  <c:v>2.892768260330643</c:v>
                </c:pt>
              </c:numCache>
            </c:numRef>
          </c:val>
        </c:ser>
        <c:dLbls>
          <c:showLegendKey val="0"/>
          <c:showVal val="0"/>
          <c:showCatName val="0"/>
          <c:showSerName val="0"/>
          <c:showPercent val="0"/>
          <c:showBubbleSize val="0"/>
        </c:dLbls>
        <c:gapWidth val="182"/>
        <c:overlap val="100"/>
        <c:axId val="237813664"/>
        <c:axId val="237814056"/>
      </c:barChart>
      <c:catAx>
        <c:axId val="2378136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37814056"/>
        <c:crosses val="autoZero"/>
        <c:auto val="1"/>
        <c:lblAlgn val="ctr"/>
        <c:lblOffset val="100"/>
        <c:noMultiLvlLbl val="0"/>
      </c:catAx>
      <c:valAx>
        <c:axId val="2378140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Equivalent Cost of GHG Reduction ($/ton CO2e)</a:t>
                </a:r>
              </a:p>
            </c:rich>
          </c:tx>
          <c:layout>
            <c:manualLayout>
              <c:xMode val="edge"/>
              <c:yMode val="edge"/>
              <c:x val="0.41867789782091192"/>
              <c:y val="0.6202079461097406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37813664"/>
        <c:crosses val="autoZero"/>
        <c:crossBetween val="between"/>
      </c:valAx>
      <c:spPr>
        <a:noFill/>
        <a:ln>
          <a:noFill/>
        </a:ln>
        <a:effectLst/>
      </c:spPr>
    </c:plotArea>
    <c:legend>
      <c:legendPos val="b"/>
      <c:layout>
        <c:manualLayout>
          <c:xMode val="edge"/>
          <c:yMode val="edge"/>
          <c:x val="0.16509762986303383"/>
          <c:y val="0.75008482308810109"/>
          <c:w val="0.83169470657878197"/>
          <c:h val="0.24834697133446557"/>
        </c:manualLayout>
      </c:layout>
      <c:overlay val="0"/>
      <c:spPr>
        <a:solidFill>
          <a:schemeClr val="bg1"/>
        </a:solid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5605459317585303"/>
          <c:y val="5.0925925925925923E-2"/>
          <c:w val="0.60583429571303582"/>
          <c:h val="0.62727902320049378"/>
        </c:manualLayout>
      </c:layout>
      <c:barChart>
        <c:barDir val="bar"/>
        <c:grouping val="stacked"/>
        <c:varyColors val="0"/>
        <c:ser>
          <c:idx val="0"/>
          <c:order val="0"/>
          <c:tx>
            <c:strRef>
              <c:f>'Equivalent_$Ton'!$C$17</c:f>
              <c:strCache>
                <c:ptCount val="1"/>
                <c:pt idx="0">
                  <c:v>Current</c:v>
                </c:pt>
              </c:strCache>
            </c:strRef>
          </c:tx>
          <c:spPr>
            <a:solidFill>
              <a:schemeClr val="accent1"/>
            </a:solidFill>
            <a:ln>
              <a:noFill/>
            </a:ln>
            <a:effectLst/>
          </c:spPr>
          <c:invertIfNegative val="0"/>
          <c:errBars>
            <c:errBarType val="both"/>
            <c:errValType val="cust"/>
            <c:noEndCap val="0"/>
            <c:plus>
              <c:numRef>
                <c:f>'Equivalent_$Ton'!$F$18:$F$22</c:f>
                <c:numCache>
                  <c:formatCode>General</c:formatCode>
                  <c:ptCount val="5"/>
                  <c:pt idx="0">
                    <c:v>8.6641666666666737</c:v>
                  </c:pt>
                  <c:pt idx="1">
                    <c:v>12.53166666666668</c:v>
                  </c:pt>
                  <c:pt idx="2">
                    <c:v>10.090909090909093</c:v>
                  </c:pt>
                  <c:pt idx="3">
                    <c:v>14</c:v>
                  </c:pt>
                </c:numCache>
              </c:numRef>
            </c:plus>
            <c:minus>
              <c:numRef>
                <c:f>'Equivalent_$Ton'!$E$18:$E$22</c:f>
                <c:numCache>
                  <c:formatCode>General</c:formatCode>
                  <c:ptCount val="5"/>
                  <c:pt idx="0">
                    <c:v>5.8858333333333235</c:v>
                  </c:pt>
                  <c:pt idx="1">
                    <c:v>33.968333333333327</c:v>
                  </c:pt>
                  <c:pt idx="2">
                    <c:v>7.3390909090909062</c:v>
                  </c:pt>
                  <c:pt idx="3">
                    <c:v>23</c:v>
                  </c:pt>
                </c:numCache>
              </c:numRef>
            </c:minus>
            <c:spPr>
              <a:noFill/>
              <a:ln w="9525" cap="flat" cmpd="sng" algn="ctr">
                <a:solidFill>
                  <a:schemeClr val="tx1">
                    <a:lumMod val="65000"/>
                    <a:lumOff val="35000"/>
                  </a:schemeClr>
                </a:solidFill>
                <a:round/>
              </a:ln>
              <a:effectLst/>
            </c:spPr>
          </c:errBars>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C$18:$C$22</c:f>
              <c:numCache>
                <c:formatCode>_("$"* #,##0_);_("$"* \(#,##0\);_("$"* "-"??_);_(@_)</c:formatCode>
                <c:ptCount val="5"/>
                <c:pt idx="0">
                  <c:v>97.90583333333332</c:v>
                </c:pt>
                <c:pt idx="1">
                  <c:v>93.258333333333326</c:v>
                </c:pt>
                <c:pt idx="2">
                  <c:v>49.729090909090907</c:v>
                </c:pt>
                <c:pt idx="3">
                  <c:v>70</c:v>
                </c:pt>
                <c:pt idx="4">
                  <c:v>47.27</c:v>
                </c:pt>
              </c:numCache>
            </c:numRef>
          </c:val>
        </c:ser>
        <c:ser>
          <c:idx val="1"/>
          <c:order val="1"/>
          <c:tx>
            <c:strRef>
              <c:f>'Equivalent_$Ton'!$G$17</c:f>
              <c:strCache>
                <c:ptCount val="1"/>
                <c:pt idx="0">
                  <c:v>Proposed Cost</c:v>
                </c:pt>
              </c:strCache>
            </c:strRef>
          </c:tx>
          <c:spPr>
            <a:pattFill prst="wdUpDiag">
              <a:fgClr>
                <a:schemeClr val="accent2"/>
              </a:fgClr>
              <a:bgClr>
                <a:schemeClr val="bg1"/>
              </a:bgClr>
            </a:pattFill>
            <a:ln>
              <a:noFill/>
            </a:ln>
            <a:effectLst/>
          </c:spPr>
          <c:invertIfNegative val="0"/>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G$18:$G$22</c:f>
              <c:numCache>
                <c:formatCode>General</c:formatCode>
                <c:ptCount val="5"/>
                <c:pt idx="3" formatCode="_(&quot;$&quot;* #,##0_);_(&quot;$&quot;* \(#,##0\);_(&quot;$&quot;* &quot;-&quot;??_);_(@_)">
                  <c:v>10</c:v>
                </c:pt>
                <c:pt idx="4" formatCode="_(&quot;$&quot;* #,##0_);_(&quot;$&quot;* \(#,##0\);_(&quot;$&quot;* &quot;-&quot;??_);_(@_)">
                  <c:v>10</c:v>
                </c:pt>
              </c:numCache>
            </c:numRef>
          </c:val>
        </c:ser>
        <c:dLbls>
          <c:showLegendKey val="0"/>
          <c:showVal val="0"/>
          <c:showCatName val="0"/>
          <c:showSerName val="0"/>
          <c:showPercent val="0"/>
          <c:showBubbleSize val="0"/>
        </c:dLbls>
        <c:gapWidth val="150"/>
        <c:overlap val="100"/>
        <c:axId val="172209776"/>
        <c:axId val="172210168"/>
      </c:barChart>
      <c:catAx>
        <c:axId val="1722097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72210168"/>
        <c:crosses val="autoZero"/>
        <c:auto val="1"/>
        <c:lblAlgn val="ctr"/>
        <c:lblOffset val="100"/>
        <c:noMultiLvlLbl val="0"/>
      </c:catAx>
      <c:valAx>
        <c:axId val="1722101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U.S. Dollars per Barrel</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172209776"/>
        <c:crosses val="autoZero"/>
        <c:crossBetween val="between"/>
      </c:valAx>
      <c:spPr>
        <a:noFill/>
        <a:ln>
          <a:noFill/>
        </a:ln>
        <a:effectLst/>
      </c:spPr>
    </c:plotArea>
    <c:legend>
      <c:legendPos val="b"/>
      <c:layout>
        <c:manualLayout>
          <c:xMode val="edge"/>
          <c:yMode val="edge"/>
          <c:x val="0.80722799650043742"/>
          <c:y val="2.1067818135636272E-2"/>
          <c:w val="0.1883219597550306"/>
          <c:h val="0.26465498264329862"/>
        </c:manualLayout>
      </c:layout>
      <c:overlay val="0"/>
      <c:spPr>
        <a:solidFill>
          <a:schemeClr val="bg1"/>
        </a:solid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81417-5230-4440-ACEE-26A3D8823FA8}">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Massachusetts Institute of Technology</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creator>David Taylor</dc:creator>
  <lastModifiedBy>santiago piava</lastModifiedBy>
  <revision>15</revision>
  <lastPrinted>2015-12-02T14:40:00.0000000Z</lastPrinted>
  <dcterms:created xsi:type="dcterms:W3CDTF">2015-12-08T18:12:00.0000000Z</dcterms:created>
  <dcterms:modified xsi:type="dcterms:W3CDTF">2015-12-16T15:24:00.877696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MtWlqqK"/&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